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4B93" w:rsidRPr="00490ED2" w:rsidRDefault="004E4B93" w:rsidP="004E4B93">
      <w:pPr>
        <w:rPr>
          <w:rFonts w:ascii="Times New Roman" w:hAnsi="Times New Roman" w:cs="Times New Roman"/>
          <w:sz w:val="24"/>
          <w:szCs w:val="24"/>
        </w:rPr>
      </w:pPr>
      <w:r w:rsidRPr="00490ED2">
        <w:rPr>
          <w:rFonts w:ascii="Times New Roman" w:hAnsi="Times New Roman" w:cs="Times New Roman"/>
          <w:b/>
          <w:sz w:val="24"/>
          <w:szCs w:val="24"/>
        </w:rPr>
        <w:t>Supplemental digital content 1.</w:t>
      </w:r>
      <w:r w:rsidRPr="00490ED2">
        <w:rPr>
          <w:rFonts w:ascii="Times New Roman" w:hAnsi="Times New Roman" w:cs="Times New Roman"/>
          <w:sz w:val="24"/>
          <w:szCs w:val="24"/>
        </w:rPr>
        <w:t xml:space="preserve"> Activity-specific references for </w:t>
      </w:r>
      <w:proofErr w:type="spellStart"/>
      <w:r w:rsidRPr="00490ED2">
        <w:rPr>
          <w:rFonts w:ascii="Times New Roman" w:hAnsi="Times New Roman" w:cs="Times New Roman"/>
          <w:sz w:val="24"/>
          <w:szCs w:val="24"/>
        </w:rPr>
        <w:t>MET</w:t>
      </w:r>
      <w:r w:rsidRPr="00490ED2">
        <w:rPr>
          <w:rFonts w:ascii="Times New Roman" w:hAnsi="Times New Roman" w:cs="Times New Roman"/>
          <w:sz w:val="24"/>
          <w:szCs w:val="24"/>
          <w:vertAlign w:val="subscript"/>
        </w:rPr>
        <w:t>y</w:t>
      </w:r>
      <w:proofErr w:type="spellEnd"/>
      <w:r w:rsidRPr="00490ED2">
        <w:rPr>
          <w:rFonts w:ascii="Times New Roman" w:eastAsia="Cambria" w:hAnsi="Times New Roman" w:cs="Times New Roman"/>
          <w:bCs/>
          <w:sz w:val="24"/>
          <w:szCs w:val="24"/>
        </w:rPr>
        <w:t xml:space="preserve"> </w:t>
      </w:r>
      <w:r>
        <w:rPr>
          <w:rFonts w:ascii="Times New Roman" w:eastAsia="Cambria" w:hAnsi="Times New Roman" w:cs="Times New Roman"/>
          <w:bCs/>
          <w:sz w:val="24"/>
          <w:szCs w:val="24"/>
        </w:rPr>
        <w:t>values</w:t>
      </w:r>
    </w:p>
    <w:tbl>
      <w:tblPr>
        <w:tblW w:w="17995" w:type="dxa"/>
        <w:tblLook w:val="04A0" w:firstRow="1" w:lastRow="0" w:firstColumn="1" w:lastColumn="0" w:noHBand="0" w:noVBand="1"/>
      </w:tblPr>
      <w:tblGrid>
        <w:gridCol w:w="3865"/>
        <w:gridCol w:w="8876"/>
        <w:gridCol w:w="4984"/>
        <w:gridCol w:w="270"/>
      </w:tblGrid>
      <w:tr w:rsidR="004E4B93" w:rsidRPr="009C2417" w:rsidTr="004E4B93">
        <w:trPr>
          <w:trHeight w:val="377"/>
        </w:trPr>
        <w:tc>
          <w:tcPr>
            <w:tcW w:w="3865" w:type="dxa"/>
            <w:tcBorders>
              <w:top w:val="single" w:sz="4" w:space="0" w:color="auto"/>
              <w:bottom w:val="single" w:sz="4" w:space="0" w:color="auto"/>
            </w:tcBorders>
            <w:shd w:val="clear" w:color="auto" w:fill="auto"/>
            <w:noWrap/>
            <w:hideMark/>
          </w:tcPr>
          <w:p w:rsidR="004E4B93" w:rsidRPr="001C2BFB" w:rsidRDefault="004E4B93" w:rsidP="004E4B93">
            <w:pPr>
              <w:spacing w:after="0" w:line="240" w:lineRule="auto"/>
              <w:rPr>
                <w:rFonts w:ascii="Times New Roman" w:eastAsia="Times New Roman" w:hAnsi="Times New Roman" w:cs="Times New Roman"/>
                <w:b/>
                <w:bCs/>
                <w:color w:val="000000"/>
                <w:sz w:val="18"/>
                <w:szCs w:val="18"/>
              </w:rPr>
            </w:pPr>
            <w:r w:rsidRPr="001C2BFB">
              <w:rPr>
                <w:rFonts w:ascii="Times New Roman" w:eastAsia="Times New Roman" w:hAnsi="Times New Roman" w:cs="Times New Roman"/>
                <w:b/>
                <w:bCs/>
                <w:color w:val="000000"/>
                <w:sz w:val="18"/>
                <w:szCs w:val="18"/>
              </w:rPr>
              <w:t>Activity Category</w:t>
            </w:r>
          </w:p>
        </w:tc>
        <w:tc>
          <w:tcPr>
            <w:tcW w:w="8876" w:type="dxa"/>
            <w:tcBorders>
              <w:top w:val="single" w:sz="4" w:space="0" w:color="auto"/>
              <w:bottom w:val="single" w:sz="4" w:space="0" w:color="auto"/>
            </w:tcBorders>
            <w:shd w:val="clear" w:color="auto" w:fill="auto"/>
            <w:noWrap/>
            <w:hideMark/>
          </w:tcPr>
          <w:p w:rsidR="004E4B93" w:rsidRPr="001C2BFB" w:rsidRDefault="004E4B93" w:rsidP="004E4B93">
            <w:pPr>
              <w:spacing w:after="0" w:line="240" w:lineRule="auto"/>
              <w:rPr>
                <w:rFonts w:ascii="Times New Roman" w:eastAsia="Times New Roman" w:hAnsi="Times New Roman" w:cs="Times New Roman"/>
                <w:b/>
                <w:bCs/>
                <w:color w:val="000000"/>
                <w:sz w:val="18"/>
                <w:szCs w:val="18"/>
              </w:rPr>
            </w:pPr>
            <w:r w:rsidRPr="001C2BFB">
              <w:rPr>
                <w:rFonts w:ascii="Times New Roman" w:eastAsia="Times New Roman" w:hAnsi="Times New Roman" w:cs="Times New Roman"/>
                <w:b/>
                <w:bCs/>
                <w:color w:val="000000"/>
                <w:sz w:val="18"/>
                <w:szCs w:val="18"/>
              </w:rPr>
              <w:t>Specific Activity</w:t>
            </w:r>
          </w:p>
        </w:tc>
        <w:tc>
          <w:tcPr>
            <w:tcW w:w="4984" w:type="dxa"/>
            <w:tcBorders>
              <w:top w:val="single" w:sz="4" w:space="0" w:color="auto"/>
              <w:bottom w:val="single" w:sz="4" w:space="0" w:color="auto"/>
            </w:tcBorders>
          </w:tcPr>
          <w:p w:rsidR="004E4B93" w:rsidRPr="00043FDF" w:rsidRDefault="004E4B93" w:rsidP="004E4B93">
            <w:pPr>
              <w:spacing w:after="0" w:line="240" w:lineRule="auto"/>
              <w:rPr>
                <w:rFonts w:ascii="Times New Roman" w:eastAsia="Times New Roman" w:hAnsi="Times New Roman" w:cs="Times New Roman"/>
                <w:b/>
                <w:sz w:val="18"/>
                <w:szCs w:val="18"/>
              </w:rPr>
            </w:pPr>
            <w:r w:rsidRPr="00043FDF">
              <w:rPr>
                <w:rFonts w:ascii="Times New Roman" w:eastAsia="Times New Roman" w:hAnsi="Times New Roman" w:cs="Times New Roman"/>
                <w:b/>
                <w:sz w:val="18"/>
                <w:szCs w:val="18"/>
              </w:rPr>
              <w:t>Reference numbers</w:t>
            </w:r>
          </w:p>
        </w:tc>
        <w:tc>
          <w:tcPr>
            <w:tcW w:w="270" w:type="dxa"/>
            <w:tcBorders>
              <w:top w:val="nil"/>
              <w:left w:val="nil"/>
              <w:bottom w:val="nil"/>
              <w:right w:val="nil"/>
            </w:tcBorders>
            <w:shd w:val="clear" w:color="auto" w:fill="auto"/>
            <w:noWrap/>
            <w:vAlign w:val="bottom"/>
            <w:hideMark/>
          </w:tcPr>
          <w:p w:rsidR="004E4B93" w:rsidRPr="009C2417" w:rsidRDefault="004E4B93" w:rsidP="004E4B93">
            <w:pPr>
              <w:spacing w:after="0" w:line="240" w:lineRule="auto"/>
              <w:rPr>
                <w:rFonts w:ascii="Times New Roman" w:eastAsia="Times New Roman" w:hAnsi="Times New Roman" w:cs="Times New Roman"/>
                <w:b/>
                <w:bCs/>
                <w:sz w:val="18"/>
                <w:szCs w:val="18"/>
              </w:rPr>
            </w:pPr>
          </w:p>
        </w:tc>
      </w:tr>
      <w:tr w:rsidR="009C2417" w:rsidRPr="009C2417" w:rsidTr="004E4B93">
        <w:trPr>
          <w:trHeight w:val="255"/>
        </w:trPr>
        <w:tc>
          <w:tcPr>
            <w:tcW w:w="3865" w:type="dxa"/>
            <w:tcBorders>
              <w:top w:val="single" w:sz="4" w:space="0" w:color="auto"/>
            </w:tcBorders>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PLAY</w:t>
            </w:r>
          </w:p>
        </w:tc>
        <w:tc>
          <w:tcPr>
            <w:tcW w:w="8876" w:type="dxa"/>
            <w:tcBorders>
              <w:top w:val="single" w:sz="4" w:space="0" w:color="auto"/>
            </w:tcBorders>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ALL GAMES - BOUNCING, KICKING, DRIBBLING BALL, REACTION BALL (MODERATE INTENSITY)</w:t>
            </w:r>
          </w:p>
        </w:tc>
        <w:tc>
          <w:tcPr>
            <w:tcW w:w="4984" w:type="dxa"/>
            <w:tcBorders>
              <w:top w:val="single" w:sz="4" w:space="0" w:color="auto"/>
            </w:tcBorders>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WNraW50b3NoPC9BdXRob3I+PFllYXI+MjAxNjwvWWVh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NYWNraW50b3NoPC9BdXRob3I+PFllYXI+MjAxNjwvWWVh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5, 106,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ALL GAMES - BOUNCING, KICKING, DRIBBLING BALL, REACTION BALL (VIGOROUS INTENSITY)</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Roberts&lt;/Author&gt;&lt;Year&gt;2007&lt;/Year&gt;&lt;RecNum&gt;12&lt;/RecNum&gt;&lt;DisplayText&gt;(98, 108)&lt;/DisplayText&gt;&lt;record&gt;&lt;rec-number&gt;12&lt;/rec-number&gt;&lt;foreign-keys&gt;&lt;key app="EN" db-id="0taw5s0xtxpr5devf9kxawaepxv0xpd9wpew" timestamp="1498225453"&gt;12&lt;/key&gt;&lt;/foreign-keys&gt;&lt;ref-type name="Thesis"&gt;32&lt;/ref-type&gt;&lt;contributors&gt;&lt;authors&gt;&lt;author&gt;Roberts, D.E.&lt;/author&gt;&lt;/authors&gt;&lt;/contributors&gt;&lt;titles&gt;&lt;title&gt;Measurement of physical activity with accelerometers in children [Dissertation}&lt;/title&gt;&lt;/titles&gt;&lt;dates&gt;&lt;year&gt;2007&lt;/year&gt;&lt;/dates&gt;&lt;publisher&gt;Amherst (MA): University of Massachusetts&lt;/publisher&gt;&lt;urls&gt;&lt;/urls&gt;&lt;/record&gt;&lt;/Cite&gt;&lt;Cite&gt;&lt;Author&gt;Sasaki&lt;/Author&gt;&lt;Year&gt;2016&lt;/Year&gt;&lt;RecNum&gt;1&lt;/RecNum&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8,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DODGEBALL TYPE GAMES (E.G., CASTLES, HOT FEET)</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FREE PLAY (BASKETBALL, ROPE, HOOP, CLIMB, LADDER, FRISBEE)</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KaW1teTwvQXV0aG9yPjxZZWFyPjIwMTI8L1llYXI+PFJl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KaW1teTwvQXV0aG9yPjxZZWFyPjIwMTI8L1llYXI+PFJl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8, 49, 6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FREEZE/ZONE TAG (MODERATE INTENSITY)</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FREEZE/ZONE TAG (VIGOROUS INTENSITY)</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IKING</w:t>
            </w:r>
          </w:p>
        </w:tc>
        <w:tc>
          <w:tcPr>
            <w:tcW w:w="4984" w:type="dxa"/>
          </w:tcPr>
          <w:p w:rsidR="009C2417" w:rsidRPr="00EF691A" w:rsidRDefault="009C241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Gebhardt&lt;/Author&gt;&lt;Year&gt;2012&lt;/Year&gt;&lt;RecNum&gt;5&lt;/RecNum&gt;&lt;DisplayText&gt;(37)&lt;/DisplayText&gt;&lt;record&gt;&lt;rec-number&gt;5&lt;/rec-number&gt;&lt;foreign-keys&gt;&lt;key app="EN" db-id="0taw5s0xtxpr5devf9kxawaepxv0xpd9wpew" timestamp="1498225451"&gt;5&lt;/key&gt;&lt;/foreign-keys&gt;&lt;ref-type name="Journal Article"&gt;17&lt;/ref-type&gt;&lt;contributors&gt;&lt;authors&gt;&lt;author&gt;Gebhardt, G.&lt;/author&gt;&lt;author&gt;Grob-Bolting, B.L.&lt;/author&gt;&lt;author&gt;Heb, K.&lt;/author&gt;&lt;author&gt;Langhof, H.&lt;/author&gt;&lt;author&gt;Ulmer, H.&lt;/author&gt;&lt;/authors&gt;&lt;/contributors&gt;&lt;titles&gt;&lt;title&gt;Energy consumption and energy balance during therapeutic hiking and skiing as part of therapy for obese children in the clinic Schonsicht Berchtesgaden&lt;/title&gt;&lt;secondary-title&gt;Med Sport&lt;/secondary-title&gt;&lt;/titles&gt;&lt;periodical&gt;&lt;full-title&gt;Med Sport&lt;/full-title&gt;&lt;/periodical&gt;&lt;pages&gt;159-64&lt;/pages&gt;&lt;volume&gt;16&lt;/volume&gt;&lt;number&gt;4&lt;/number&gt;&lt;dates&gt;&lt;year&gt;2012&lt;/year&gt;&lt;/dates&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OPSCOTCH</w:t>
            </w:r>
          </w:p>
        </w:tc>
        <w:tc>
          <w:tcPr>
            <w:tcW w:w="4984" w:type="dxa"/>
          </w:tcPr>
          <w:p w:rsidR="009C2417" w:rsidRPr="00EF691A" w:rsidRDefault="009C241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Fc3RvbjwvQXV0aG9yPjxZZWFyPjE5OTg8L1llYXI+PFJl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4MjI8L3BhZ2VzPjx2b2x1bWU+Njwvdm9sdW1lPjxudW1iZXI+ODwvbnVtYmVyPjxlZGl0aW9u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UxOC0yNDwvcGFn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Fc3RvbjwvQXV0aG9yPjxZZWFyPjE5OTg8L1llYXI+PFJl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jE4MjI8L3BhZ2VzPjx2b2x1bWU+Njwvdm9sdW1lPjxudW1iZXI+ODwvbnVtYmVyPjxlZGl0aW9u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UxOC0yNDwvcGFn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2, 47, 63, 65, 73, 90, 10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UMP ROPE</w:t>
            </w:r>
          </w:p>
        </w:tc>
        <w:tc>
          <w:tcPr>
            <w:tcW w:w="4984" w:type="dxa"/>
          </w:tcPr>
          <w:p w:rsidR="009C2417" w:rsidRPr="00EF691A" w:rsidRDefault="000D1C28"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MzYsIDc1LCA5OCwgMTAyKTwvRGlzcGxh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g2OTwvcGFnZXM+PHZvbHVtZT4xMDwvdm9sdW1lPjxudW1iZXI+NjwvbnVtYmVy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=
</w:fldData>
              </w:fldChar>
            </w:r>
            <w:r w:rsidR="00F12DAA">
              <w:rPr>
                <w:rFonts w:ascii="Times New Roman" w:eastAsia="Times New Roman" w:hAnsi="Times New Roman" w:cs="Times New Roman"/>
                <w:sz w:val="18"/>
                <w:szCs w:val="18"/>
              </w:rPr>
              <w:instrText xml:space="preserve"> ADDIN EN.CITE </w:instrText>
            </w:r>
            <w:r w:rsidR="00F12DA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MzYsIDc1LCA5OCwgMTAyKTwvRGlzcGxh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g2OTwvcGFnZXM+PHZvbHVtZT4xMDwvdm9sdW1lPjxudW1iZXI+NjwvbnVtYmVy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=
</w:fldData>
              </w:fldChar>
            </w:r>
            <w:r w:rsidR="00F12DAA">
              <w:rPr>
                <w:rFonts w:ascii="Times New Roman" w:eastAsia="Times New Roman" w:hAnsi="Times New Roman" w:cs="Times New Roman"/>
                <w:sz w:val="18"/>
                <w:szCs w:val="18"/>
              </w:rPr>
              <w:instrText xml:space="preserve"> ADDIN EN.CITE.DATA </w:instrText>
            </w:r>
            <w:r w:rsidR="00F12DAA">
              <w:rPr>
                <w:rFonts w:ascii="Times New Roman" w:eastAsia="Times New Roman" w:hAnsi="Times New Roman" w:cs="Times New Roman"/>
                <w:sz w:val="18"/>
                <w:szCs w:val="18"/>
              </w:rPr>
            </w:r>
            <w:r w:rsidR="00F12D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F12DAA">
              <w:rPr>
                <w:rFonts w:ascii="Times New Roman" w:eastAsia="Times New Roman" w:hAnsi="Times New Roman" w:cs="Times New Roman"/>
                <w:noProof/>
                <w:sz w:val="18"/>
                <w:szCs w:val="18"/>
              </w:rPr>
              <w:t>(36, 75, 98, 10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MARCHING - 75M.MIN INSTRUMENTS</w:t>
            </w:r>
          </w:p>
        </w:tc>
        <w:tc>
          <w:tcPr>
            <w:tcW w:w="4984" w:type="dxa"/>
          </w:tcPr>
          <w:p w:rsidR="009C2417" w:rsidRPr="00EF691A" w:rsidRDefault="000D1C28"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Erdmann&lt;/Author&gt;&lt;Year&gt;2003&lt;/Year&gt;&lt;RecNum&gt;14&lt;/RecNum&gt;&lt;DisplayText&gt;(31)&lt;/DisplayText&gt;&lt;record&gt;&lt;rec-number&gt;14&lt;/rec-number&gt;&lt;foreign-keys&gt;&lt;key app="EN" db-id="0taw5s0xtxpr5devf9kxawaepxv0xpd9wpew" timestamp="1498225454"&gt;14&lt;/key&gt;&lt;/foreign-keys&gt;&lt;ref-type name="Journal Article"&gt;17&lt;/ref-type&gt;&lt;contributors&gt;&lt;authors&gt;&lt;author&gt;Erdmann, L. D.&lt;/author&gt;&lt;author&gt;Graham, R. E.&lt;/author&gt;&lt;author&gt;Radlo, S. J.&lt;/author&gt;&lt;author&gt;Knepler, P. L.&lt;/author&gt;&lt;/authors&gt;&lt;/contributors&gt;&lt;auth-address&gt;Department of Physical Education, Western Illinois University, Macomb 61455, USA. LD-Erdmann@wiu.edu&lt;/auth-address&gt;&lt;titles&gt;&lt;title&gt;Adolescents&amp;apos; energy cost in marching band&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639-46&lt;/pages&gt;&lt;volume&gt;97&lt;/volume&gt;&lt;number&gt;2&lt;/number&gt;&lt;edition&gt;2003/11/19&lt;/edition&gt;&lt;keywords&gt;&lt;keyword&gt;Acceleration&lt;/keyword&gt;&lt;keyword&gt;Adolescent&lt;/keyword&gt;&lt;keyword&gt;Energy Metabolism/*physiology&lt;/keyword&gt;&lt;keyword&gt;Exercise Test&lt;/keyword&gt;&lt;keyword&gt;Female&lt;/keyword&gt;&lt;keyword&gt;Heart Rate/physiology&lt;/keyword&gt;&lt;keyword&gt;Humans&lt;/keyword&gt;&lt;keyword&gt;Male&lt;/keyword&gt;&lt;keyword&gt;*Music&lt;/keyword&gt;&lt;keyword&gt;Walking/*physiology&lt;/keyword&gt;&lt;keyword&gt;Weight-Bearing/physiology&lt;/keyword&gt;&lt;/keywords&gt;&lt;dates&gt;&lt;year&gt;2003&lt;/year&gt;&lt;pub-dates&gt;&lt;date&gt;Oct&lt;/date&gt;&lt;/pub-dates&gt;&lt;/dates&gt;&lt;isbn&gt;0031-5125 (Print)&amp;#xD;0031-5125&lt;/isbn&gt;&lt;accession-num&gt;14620255&lt;/accession-num&gt;&lt;urls&gt;&lt;/urls&gt;&lt;electronic-resource-num&gt;10.2466/pms.2003.97.2.639&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MARCHING - 75M.MIN NO INSTRUMENTS</w:t>
            </w:r>
          </w:p>
        </w:tc>
        <w:tc>
          <w:tcPr>
            <w:tcW w:w="4984" w:type="dxa"/>
          </w:tcPr>
          <w:p w:rsidR="009C2417" w:rsidRPr="00EF691A" w:rsidRDefault="000D1C28"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Erdmann&lt;/Author&gt;&lt;Year&gt;2003&lt;/Year&gt;&lt;RecNum&gt;14&lt;/RecNum&gt;&lt;DisplayText&gt;(31)&lt;/DisplayText&gt;&lt;record&gt;&lt;rec-number&gt;14&lt;/rec-number&gt;&lt;foreign-keys&gt;&lt;key app="EN" db-id="0taw5s0xtxpr5devf9kxawaepxv0xpd9wpew" timestamp="1498225454"&gt;14&lt;/key&gt;&lt;/foreign-keys&gt;&lt;ref-type name="Journal Article"&gt;17&lt;/ref-type&gt;&lt;contributors&gt;&lt;authors&gt;&lt;author&gt;Erdmann, L. D.&lt;/author&gt;&lt;author&gt;Graham, R. E.&lt;/author&gt;&lt;author&gt;Radlo, S. J.&lt;/author&gt;&lt;author&gt;Knepler, P. L.&lt;/author&gt;&lt;/authors&gt;&lt;/contributors&gt;&lt;auth-address&gt;Department of Physical Education, Western Illinois University, Macomb 61455, USA. LD-Erdmann@wiu.edu&lt;/auth-address&gt;&lt;titles&gt;&lt;title&gt;Adolescents&amp;apos; energy cost in marching band&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639-46&lt;/pages&gt;&lt;volume&gt;97&lt;/volume&gt;&lt;number&gt;2&lt;/number&gt;&lt;edition&gt;2003/11/19&lt;/edition&gt;&lt;keywords&gt;&lt;keyword&gt;Acceleration&lt;/keyword&gt;&lt;keyword&gt;Adolescent&lt;/keyword&gt;&lt;keyword&gt;Energy Metabolism/*physiology&lt;/keyword&gt;&lt;keyword&gt;Exercise Test&lt;/keyword&gt;&lt;keyword&gt;Female&lt;/keyword&gt;&lt;keyword&gt;Heart Rate/physiology&lt;/keyword&gt;&lt;keyword&gt;Humans&lt;/keyword&gt;&lt;keyword&gt;Male&lt;/keyword&gt;&lt;keyword&gt;*Music&lt;/keyword&gt;&lt;keyword&gt;Walking/*physiology&lt;/keyword&gt;&lt;keyword&gt;Weight-Bearing/physiology&lt;/keyword&gt;&lt;/keywords&gt;&lt;dates&gt;&lt;year&gt;2003&lt;/year&gt;&lt;pub-dates&gt;&lt;date&gt;Oct&lt;/date&gt;&lt;/pub-dates&gt;&lt;/dates&gt;&lt;isbn&gt;0031-5125 (Print)&amp;#xD;0031-5125&lt;/isbn&gt;&lt;accession-num&gt;14620255&lt;/accession-num&gt;&lt;urls&gt;&lt;/urls&gt;&lt;electronic-resource-num&gt;10.2466/pms.2003.97.2.639&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MARCHING - 91M.MIN NO INSTRUMENTS</w:t>
            </w:r>
          </w:p>
        </w:tc>
        <w:tc>
          <w:tcPr>
            <w:tcW w:w="4984" w:type="dxa"/>
          </w:tcPr>
          <w:p w:rsidR="009C2417" w:rsidRPr="00EF691A" w:rsidRDefault="000D1C28"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Erdmann&lt;/Author&gt;&lt;Year&gt;2003&lt;/Year&gt;&lt;RecNum&gt;14&lt;/RecNum&gt;&lt;DisplayText&gt;(31)&lt;/DisplayText&gt;&lt;record&gt;&lt;rec-number&gt;14&lt;/rec-number&gt;&lt;foreign-keys&gt;&lt;key app="EN" db-id="0taw5s0xtxpr5devf9kxawaepxv0xpd9wpew" timestamp="1498225454"&gt;14&lt;/key&gt;&lt;/foreign-keys&gt;&lt;ref-type name="Journal Article"&gt;17&lt;/ref-type&gt;&lt;contributors&gt;&lt;authors&gt;&lt;author&gt;Erdmann, L. D.&lt;/author&gt;&lt;author&gt;Graham, R. E.&lt;/author&gt;&lt;author&gt;Radlo, S. J.&lt;/author&gt;&lt;author&gt;Knepler, P. L.&lt;/author&gt;&lt;/authors&gt;&lt;/contributors&gt;&lt;auth-address&gt;Department of Physical Education, Western Illinois University, Macomb 61455, USA. LD-Erdmann@wiu.edu&lt;/auth-address&gt;&lt;titles&gt;&lt;title&gt;Adolescents&amp;apos; energy cost in marching band&lt;/title&gt;&lt;secondary-title&gt;Percept Mot Skills&lt;/secondary-title&gt;&lt;alt-title&gt;Perceptual and motor skills&lt;/alt-title&gt;&lt;/titles&gt;&lt;periodical&gt;&lt;full-title&gt;Percept Mot Skills&lt;/full-title&gt;&lt;abbr-1&gt;Perceptual and motor skills&lt;/abbr-1&gt;&lt;/periodical&gt;&lt;alt-periodical&gt;&lt;full-title&gt;Percept Mot Skills&lt;/full-title&gt;&lt;abbr-1&gt;Perceptual and motor skills&lt;/abbr-1&gt;&lt;/alt-periodical&gt;&lt;pages&gt;639-46&lt;/pages&gt;&lt;volume&gt;97&lt;/volume&gt;&lt;number&gt;2&lt;/number&gt;&lt;edition&gt;2003/11/19&lt;/edition&gt;&lt;keywords&gt;&lt;keyword&gt;Acceleration&lt;/keyword&gt;&lt;keyword&gt;Adolescent&lt;/keyword&gt;&lt;keyword&gt;Energy Metabolism/*physiology&lt;/keyword&gt;&lt;keyword&gt;Exercise Test&lt;/keyword&gt;&lt;keyword&gt;Female&lt;/keyword&gt;&lt;keyword&gt;Heart Rate/physiology&lt;/keyword&gt;&lt;keyword&gt;Humans&lt;/keyword&gt;&lt;keyword&gt;Male&lt;/keyword&gt;&lt;keyword&gt;*Music&lt;/keyword&gt;&lt;keyword&gt;Walking/*physiology&lt;/keyword&gt;&lt;keyword&gt;Weight-Bearing/physiology&lt;/keyword&gt;&lt;/keywords&gt;&lt;dates&gt;&lt;year&gt;2003&lt;/year&gt;&lt;pub-dates&gt;&lt;date&gt;Oct&lt;/date&gt;&lt;/pub-dates&gt;&lt;/dates&gt;&lt;isbn&gt;0031-5125 (Print)&amp;#xD;0031-5125&lt;/isbn&gt;&lt;accession-num&gt;14620255&lt;/accession-num&gt;&lt;urls&gt;&lt;/urls&gt;&lt;electronic-resource-num&gt;10.2466/pms.2003.97.2.639&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MISCELLANEOUS GAMES -VIGOROUS (E.G., SLAP THE BALL, BUILDERS AND BULLDOZERS)</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MISCELLANEOUS GAMES-MODERATE (E.G., SIMON'S SPOTLIGHT, CLEAN THE ROOM)</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OBSTACLE/LOCOMOTOR COURSE-MODERATE</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OBSTACLE/LOCOMOTOR COURSE-VIGOROUS</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gsIDEwOCwgMTM1KTwvRGlz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gsIDEwOCwgMTM1KTwvRGlz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48, 108,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GAMES (CATCH AND THROW BALLS, JUMPING JACKS)</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kxLCAxMDgsIDExMSk8L0Rpc3Bs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A4Njk8L3BhZ2VzPjx2b2x1bWU+MTA8L3ZvbHVtZT48bnVtYmVyPjY8L251bWJl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kxLCAxMDgsIDExMSk8L0Rpc3Bs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A4Njk8L3BhZ2VzPjx2b2x1bWU+MTA8L3ZvbHVtZT48bnVtYmVyPjY8L251bWJl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 91, 108, 11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TAG - MODERATE</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TAG-VIGOROUS</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ctNDksIDEwOCk8L0Rpc3Bs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ctNDksIDEwOCk8L0Rpc3Bs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47-49,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ELAY</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MTA4KTwvRGlzcGxheVRleHQ+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MTA4KTwvRGlzcGxheVRleHQ+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4E4B93">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395BC1" w:rsidRDefault="009C2417" w:rsidP="00395BC1">
            <w:pPr>
              <w:spacing w:after="0" w:line="240" w:lineRule="auto"/>
              <w:rPr>
                <w:rFonts w:ascii="Times New Roman" w:eastAsia="Times New Roman" w:hAnsi="Times New Roman" w:cs="Times New Roman"/>
                <w:color w:val="000000" w:themeColor="text1"/>
                <w:sz w:val="18"/>
                <w:szCs w:val="18"/>
              </w:rPr>
            </w:pPr>
            <w:r w:rsidRPr="00395BC1">
              <w:rPr>
                <w:rFonts w:ascii="Times New Roman" w:eastAsia="Times New Roman" w:hAnsi="Times New Roman" w:cs="Times New Roman"/>
                <w:color w:val="0D0D0D" w:themeColor="text1" w:themeTint="F2"/>
                <w:sz w:val="18"/>
                <w:szCs w:val="18"/>
              </w:rPr>
              <w:t>SHARKS AND MIN</w:t>
            </w:r>
            <w:r w:rsidR="00395BC1" w:rsidRPr="00395BC1">
              <w:rPr>
                <w:rFonts w:ascii="Times New Roman" w:eastAsia="Times New Roman" w:hAnsi="Times New Roman" w:cs="Times New Roman"/>
                <w:color w:val="0D0D0D" w:themeColor="text1" w:themeTint="F2"/>
                <w:sz w:val="18"/>
                <w:szCs w:val="18"/>
              </w:rPr>
              <w:t>N</w:t>
            </w:r>
            <w:r w:rsidRPr="00395BC1">
              <w:rPr>
                <w:rFonts w:ascii="Times New Roman" w:eastAsia="Times New Roman" w:hAnsi="Times New Roman" w:cs="Times New Roman"/>
                <w:color w:val="0D0D0D" w:themeColor="text1" w:themeTint="F2"/>
                <w:sz w:val="18"/>
                <w:szCs w:val="18"/>
              </w:rPr>
              <w:t>OWS</w:t>
            </w:r>
          </w:p>
        </w:tc>
        <w:tc>
          <w:tcPr>
            <w:tcW w:w="4984" w:type="dxa"/>
          </w:tcPr>
          <w:p w:rsidR="009C2417" w:rsidRPr="00EF691A" w:rsidRDefault="000D1C28"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9C2417" w:rsidRPr="009C2417" w:rsidTr="00126FDD">
        <w:trPr>
          <w:trHeight w:val="255"/>
        </w:trPr>
        <w:tc>
          <w:tcPr>
            <w:tcW w:w="3865" w:type="dxa"/>
            <w:shd w:val="clear" w:color="auto" w:fill="auto"/>
            <w:noWrap/>
          </w:tcPr>
          <w:p w:rsidR="009C2417" w:rsidRPr="00EF691A" w:rsidRDefault="009C2417"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9C2417" w:rsidRPr="00EF691A" w:rsidRDefault="009C2417"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TRAMPOLINE</w:t>
            </w:r>
          </w:p>
        </w:tc>
        <w:tc>
          <w:tcPr>
            <w:tcW w:w="4984" w:type="dxa"/>
          </w:tcPr>
          <w:p w:rsidR="009C2417" w:rsidRPr="00EF691A" w:rsidRDefault="000D1C28"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cpPC9EaXNwbGF5VGV4dD48cmVj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IwNzYt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YwMy0xMTwvcGFn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cpPC9EaXNwbGF5VGV4dD48cmVj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IwNzYt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YwMy0xMTwvcGFn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9C2417" w:rsidRPr="009C2417" w:rsidRDefault="009C2417"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FULL BODY)</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ACTION RUNNING</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Mellecker&lt;/Author&gt;&lt;Year&gt;2008&lt;/Year&gt;&lt;RecNum&gt;18&lt;/RecNum&gt;&lt;DisplayText&gt;(78)&lt;/DisplayText&gt;&lt;record&gt;&lt;rec-number&gt;18&lt;/rec-number&gt;&lt;foreign-keys&gt;&lt;key app="EN" db-id="0taw5s0xtxpr5devf9kxawaepxv0xpd9wpew" timestamp="1498225455"&gt;18&lt;/key&gt;&lt;/foreign-keys&gt;&lt;ref-type name="Journal Article"&gt;17&lt;/ref-type&gt;&lt;contributors&gt;&lt;authors&gt;&lt;author&gt;Mellecker, R. R.&lt;/author&gt;&lt;author&gt;McManus, A. M.&lt;/author&gt;&lt;/authors&gt;&lt;/contributors&gt;&lt;auth-address&gt;Institute of Human Performance, University of Hong Kong, Pokfulam, Hong Kong.&lt;/auth-address&gt;&lt;titles&gt;&lt;title&gt;Energy expenditure and cardiovascular responses to seated and active gaming in children&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886-91&lt;/pages&gt;&lt;volume&gt;162&lt;/volume&gt;&lt;number&gt;9&lt;/number&gt;&lt;edition&gt;2008/09/03&lt;/edition&gt;&lt;keywords&gt;&lt;keyword&gt;Analysis of Variance&lt;/keyword&gt;&lt;keyword&gt;Body Mass Index&lt;/keyword&gt;&lt;keyword&gt;Child&lt;/keyword&gt;&lt;keyword&gt;*Energy Metabolism&lt;/keyword&gt;&lt;keyword&gt;Female&lt;/keyword&gt;&lt;keyword&gt;Heart Rate/*physiology&lt;/keyword&gt;&lt;keyword&gt;Humans&lt;/keyword&gt;&lt;keyword&gt;Male&lt;/keyword&gt;&lt;keyword&gt;Obesity/*prevention &amp;amp; control&lt;/keyword&gt;&lt;keyword&gt;*Video Games&lt;/keyword&gt;&lt;/keywords&gt;&lt;dates&gt;&lt;year&gt;2008&lt;/year&gt;&lt;pub-dates&gt;&lt;date&gt;Sep&lt;/date&gt;&lt;/pub-dates&gt;&lt;/dates&gt;&lt;isbn&gt;1072-4710&lt;/isbn&gt;&lt;accession-num&gt;18762609&lt;/accession-num&gt;&lt;urls&gt;&lt;related-urls&gt;&lt;url&gt;http://archpedi.jamanetwork.com/data/Journals/PEDS/9220/poa80021_886_891.pdf&lt;/url&gt;&lt;/related-urls&gt;&lt;/urls&gt;&lt;electronic-resource-num&gt;10.1001/archpedi.162.9.886&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EF691A"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BASEBALL</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Maddison&lt;/Author&gt;&lt;Year&gt;2007&lt;/Year&gt;&lt;RecNum&gt;25&lt;/RecNum&gt;&lt;DisplayText&gt;(66)&lt;/DisplayText&gt;&lt;record&gt;&lt;rec-number&gt;25&lt;/rec-number&gt;&lt;foreign-keys&gt;&lt;key app="EN" db-id="0taw5s0xtxpr5devf9kxawaepxv0xpd9wpew" timestamp="1498225457"&gt;25&lt;/key&gt;&lt;/foreign-keys&gt;&lt;ref-type name="Journal Article"&gt;17&lt;/ref-type&gt;&lt;contributors&gt;&lt;authors&gt;&lt;author&gt;Maddison, R.&lt;/author&gt;&lt;author&gt;Mhurchu, C. N.&lt;/author&gt;&lt;author&gt;Jull, A.&lt;/author&gt;&lt;author&gt;Jiang, Y.&lt;/author&gt;&lt;author&gt;Prapavessis, H.&lt;/author&gt;&lt;author&gt;Rodgers, A.&lt;/author&gt;&lt;/authors&gt;&lt;/contributors&gt;&lt;auth-address&gt;Clinical Trials Research Unit, University of Auckland, Auckland, New Zealand.&lt;/auth-address&gt;&lt;titles&gt;&lt;title&gt;Energy expended playing video console games: an opportunity to increase children&amp;apos;s physical activity?&lt;/title&gt;&lt;secondary-title&gt;Pediatr Exerc Sci&lt;/secondary-title&gt;&lt;alt-title&gt;Pediatric exercise science&lt;/alt-title&gt;&lt;/titles&gt;&lt;periodical&gt;&lt;full-title&gt;Pediatr Exerc Sci&lt;/full-title&gt;&lt;/periodical&gt;&lt;pages&gt;334-43&lt;/pages&gt;&lt;volume&gt;19&lt;/volume&gt;&lt;number&gt;3&lt;/number&gt;&lt;edition&gt;2007/11/21&lt;/edition&gt;&lt;keywords&gt;&lt;keyword&gt;Adolescent&lt;/keyword&gt;&lt;keyword&gt;Child&lt;/keyword&gt;&lt;keyword&gt;Dancing&lt;/keyword&gt;&lt;keyword&gt;*Energy Metabolism&lt;/keyword&gt;&lt;keyword&gt;*Exercise&lt;/keyword&gt;&lt;keyword&gt;Female&lt;/keyword&gt;&lt;keyword&gt;Humans&lt;/keyword&gt;&lt;keyword&gt;Male&lt;/keyword&gt;&lt;keyword&gt;Sports&lt;/keyword&gt;&lt;keyword&gt;User-Computer Interface&lt;/keyword&gt;&lt;keyword&gt;*Video Games&lt;/keyword&gt;&lt;/keywords&gt;&lt;dates&gt;&lt;year&gt;2007&lt;/year&gt;&lt;pub-dates&gt;&lt;date&gt;Aug&lt;/date&gt;&lt;/pub-dates&gt;&lt;/dates&gt;&lt;isbn&gt;0899-8493 (Print)&amp;#xD;0899-8493&lt;/isbn&gt;&lt;accession-num&gt;18019591&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EF691A"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BOXING</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WRkaXNvbjwvQXV0aG9yPjxZZWFyPjIwMDc8L1llYXI+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EwMDUtOTwvcGFnZXM+PHZv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YWRkaXNvbjwvQXV0aG9yPjxZZWFyPjIwMDc8L1llYXI+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6, 11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EF691A"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CATCHING TARGETS</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W5uaW5naGFtLUZvc3RlcjwvQXV0aG9yPjxZZWFyPjIw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5l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MYW5uaW5naGFtLUZvc3RlcjwvQXV0aG9yPjxZZWFyPjIw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5l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8, 11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DANCE</w:t>
            </w:r>
          </w:p>
        </w:tc>
        <w:tc>
          <w:tcPr>
            <w:tcW w:w="4984" w:type="dxa"/>
            <w:shd w:val="clear" w:color="auto" w:fill="BFBFBF" w:themeFill="background1" w:themeFillShade="BF"/>
          </w:tcPr>
          <w:p w:rsidR="002A2355" w:rsidRPr="00EF691A" w:rsidRDefault="002A2355"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EzLCAyMywgMzQsIDM4LCA1OCwgNjIs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xNzctODU8L3BhZ2Vz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NTM0LTQwPC9wYWdlcz48dm9s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ODMxLTU8L3BhZ2VzPjx2b2x1bWU+MTE4PC92b2x1bWU+PG51bWJlcj42PC9udW1i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EzLCAyMywgMzQsIDM4LCA1OCwgNjIs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xNzctODU8L3BhZ2Vz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NTM0LTQwPC9wYWdlcz48dm9s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mUxODMxLTU8L3BhZ2VzPjx2b2x1bWU+MTE4PC92b2x1bWU+PG51bWJlcj42PC9udW1i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9, 13, 23, 34, 38, 58, 62, 66, 98, 113, 119, 13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HOVERBOARD</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Maddison&lt;/Author&gt;&lt;Year&gt;2007&lt;/Year&gt;&lt;RecNum&gt;25&lt;/RecNum&gt;&lt;DisplayText&gt;(66)&lt;/DisplayText&gt;&lt;record&gt;&lt;rec-number&gt;25&lt;/rec-number&gt;&lt;foreign-keys&gt;&lt;key app="EN" db-id="0taw5s0xtxpr5devf9kxawaepxv0xpd9wpew" timestamp="1498225457"&gt;25&lt;/key&gt;&lt;/foreign-keys&gt;&lt;ref-type name="Journal Article"&gt;17&lt;/ref-type&gt;&lt;contributors&gt;&lt;authors&gt;&lt;author&gt;Maddison, R.&lt;/author&gt;&lt;author&gt;Mhurchu, C. N.&lt;/author&gt;&lt;author&gt;Jull, A.&lt;/author&gt;&lt;author&gt;Jiang, Y.&lt;/author&gt;&lt;author&gt;Prapavessis, H.&lt;/author&gt;&lt;author&gt;Rodgers, A.&lt;/author&gt;&lt;/authors&gt;&lt;/contributors&gt;&lt;auth-address&gt;Clinical Trials Research Unit, University of Auckland, Auckland, New Zealand.&lt;/auth-address&gt;&lt;titles&gt;&lt;title&gt;Energy expended playing video console games: an opportunity to increase children&amp;apos;s physical activity?&lt;/title&gt;&lt;secondary-title&gt;Pediatr Exerc Sci&lt;/secondary-title&gt;&lt;alt-title&gt;Pediatric exercise science&lt;/alt-title&gt;&lt;/titles&gt;&lt;periodical&gt;&lt;full-title&gt;Pediatr Exerc Sci&lt;/full-title&gt;&lt;/periodical&gt;&lt;pages&gt;334-43&lt;/pages&gt;&lt;volume&gt;19&lt;/volume&gt;&lt;number&gt;3&lt;/number&gt;&lt;edition&gt;2007/11/21&lt;/edition&gt;&lt;keywords&gt;&lt;keyword&gt;Adolescent&lt;/keyword&gt;&lt;keyword&gt;Child&lt;/keyword&gt;&lt;keyword&gt;Dancing&lt;/keyword&gt;&lt;keyword&gt;*Energy Metabolism&lt;/keyword&gt;&lt;keyword&gt;*Exercise&lt;/keyword&gt;&lt;keyword&gt;Female&lt;/keyword&gt;&lt;keyword&gt;Humans&lt;/keyword&gt;&lt;keyword&gt;Male&lt;/keyword&gt;&lt;keyword&gt;Sports&lt;/keyword&gt;&lt;keyword&gt;User-Computer Interface&lt;/keyword&gt;&lt;keyword&gt;*Video Games&lt;/keyword&gt;&lt;/keywords&gt;&lt;dates&gt;&lt;year&gt;2007&lt;/year&gt;&lt;pub-dates&gt;&lt;date&gt;Aug&lt;/date&gt;&lt;/pub-dates&gt;&lt;/dates&gt;&lt;isbn&gt;0899-8493 (Print)&amp;#xD;0899-8493&lt;/isbn&gt;&lt;accession-num&gt;18019591&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KINECT ADVENTURE GAMES AND SPORTS</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Barkman&lt;/Author&gt;&lt;Year&gt;2016&lt;/Year&gt;&lt;RecNum&gt;146&lt;/RecNum&gt;&lt;DisplayText&gt;(13)&lt;/DisplayText&gt;&lt;record&gt;&lt;rec-number&gt;146&lt;/rec-number&gt;&lt;foreign-keys&gt;&lt;key app="EN" db-id="0taw5s0xtxpr5devf9kxawaepxv0xpd9wpew" timestamp="1498226003"&gt;146&lt;/key&gt;&lt;/foreign-keys&gt;&lt;ref-type name="Journal Article"&gt;17&lt;/ref-type&gt;&lt;contributors&gt;&lt;authors&gt;&lt;author&gt;Barkman, J.&lt;/author&gt;&lt;author&gt;Pfeiffer, K.&lt;/author&gt;&lt;author&gt;Diltz, A.&lt;/author&gt;&lt;author&gt;Peng, W.&lt;/author&gt;&lt;/authors&gt;&lt;/contributors&gt;&lt;auth-address&gt;Dept of Kinesiology, Michigan State University.&lt;/auth-address&gt;&lt;titles&gt;&lt;title&gt;Examining Energy Expenditure in Youth Using XBOX Kinect: Differences by Player Mode&lt;/title&gt;&lt;secondary-title&gt;J Phys Act Health&lt;/secondary-title&gt;&lt;/titles&gt;&lt;periodical&gt;&lt;full-title&gt;J Phys Act Health&lt;/full-title&gt;&lt;/periodical&gt;&lt;pages&gt;S41-3&lt;/pages&gt;&lt;volume&gt;13&lt;/volume&gt;&lt;number&gt;6 Suppl 1&lt;/number&gt;&lt;dates&gt;&lt;year&gt;2016&lt;/year&gt;&lt;pub-dates&gt;&lt;date&gt;Jun&lt;/date&gt;&lt;/pub-dates&gt;&lt;/dates&gt;&lt;isbn&gt;1543-5474 (Electronic)&amp;#xD;1543-3080 (Linking)&lt;/isbn&gt;&lt;accession-num&gt;27392377&lt;/accession-num&gt;&lt;urls&gt;&lt;related-urls&gt;&lt;url&gt;https://www.ncbi.nlm.nih.gov/pubmed/27392377&lt;/url&gt;&lt;/related-urls&gt;&lt;/urls&gt;&lt;electronic-resource-num&gt;10.1123/jpah.2016-0016&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LIGHTSPACE</w:t>
            </w:r>
          </w:p>
        </w:tc>
        <w:tc>
          <w:tcPr>
            <w:tcW w:w="4984" w:type="dxa"/>
            <w:shd w:val="clear" w:color="auto" w:fill="BFBFBF" w:themeFill="background1" w:themeFillShade="BF"/>
          </w:tcPr>
          <w:p w:rsidR="002A2355" w:rsidRPr="00EF691A" w:rsidRDefault="002A2355"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 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OLYMPIC GAMES</w:t>
            </w:r>
          </w:p>
        </w:tc>
        <w:tc>
          <w:tcPr>
            <w:tcW w:w="4984" w:type="dxa"/>
            <w:shd w:val="clear" w:color="auto" w:fill="BFBFBF" w:themeFill="background1" w:themeFillShade="BF"/>
          </w:tcPr>
          <w:p w:rsidR="002A2355" w:rsidRPr="00EF691A" w:rsidRDefault="002A2355"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troud&lt;/Author&gt;&lt;Year&gt;2008&lt;/Year&gt;&lt;RecNum&gt;38&lt;/RecNum&gt;&lt;DisplayText&gt;(118)&lt;/DisplayText&gt;&lt;record&gt;&lt;rec-number&gt;38&lt;/rec-number&gt;&lt;foreign-keys&gt;&lt;key app="EN" db-id="0taw5s0xtxpr5devf9kxawaepxv0xpd9wpew" timestamp="1498225462"&gt;38&lt;/key&gt;&lt;/foreign-keys&gt;&lt;ref-type name="Thesis"&gt;32&lt;/ref-type&gt;&lt;contributors&gt;&lt;authors&gt;&lt;author&gt;Stroud, L.C.&lt;/author&gt;&lt;/authors&gt;&lt;/contributors&gt;&lt;titles&gt;&lt;title&gt;Metabolic responses to traditional and accelerometer-controlled video games in adults and children [Thesis]&lt;/title&gt;&lt;/titles&gt;&lt;dates&gt;&lt;year&gt;2008&lt;/year&gt;&lt;/dates&gt;&lt;publisher&gt;Clear Lake (TX): University of Houston-Clear Lake&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SPORTWALL</w:t>
            </w:r>
          </w:p>
        </w:tc>
        <w:tc>
          <w:tcPr>
            <w:tcW w:w="4984" w:type="dxa"/>
            <w:shd w:val="clear" w:color="auto" w:fill="BFBFBF" w:themeFill="background1" w:themeFillShade="BF"/>
          </w:tcPr>
          <w:p w:rsidR="002A2355" w:rsidRPr="00EF691A" w:rsidRDefault="00F86CD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 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TRAZER</w:t>
            </w:r>
          </w:p>
        </w:tc>
        <w:tc>
          <w:tcPr>
            <w:tcW w:w="4984" w:type="dxa"/>
            <w:shd w:val="clear" w:color="auto" w:fill="BFBFBF" w:themeFill="background1" w:themeFillShade="BF"/>
          </w:tcPr>
          <w:p w:rsidR="002A2355" w:rsidRPr="00EF691A" w:rsidRDefault="00F86CD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KTwvRGlzcGxheVRleHQ+PHJlY29y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U5Ny02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E3Ny04NTwvcGFnZXM+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ALKING ON TREADMILL AND BOWLING</w:t>
            </w:r>
          </w:p>
        </w:tc>
        <w:tc>
          <w:tcPr>
            <w:tcW w:w="4984" w:type="dxa"/>
            <w:shd w:val="clear" w:color="auto" w:fill="BFBFBF" w:themeFill="background1" w:themeFillShade="BF"/>
          </w:tcPr>
          <w:p w:rsidR="002A2355" w:rsidRPr="00EF691A" w:rsidRDefault="00F86CD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ZWxsZWNrZXI8L0F1dGhvcj48WWVhcj4yMDA5PC9ZZWFy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ZWxsZWNrZXI8L0F1dGhvcj48WWVhcj4yMDA5PC9ZZWFy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ATCHING TV/DVD - WALKING</w:t>
            </w:r>
          </w:p>
        </w:tc>
        <w:tc>
          <w:tcPr>
            <w:tcW w:w="4984" w:type="dxa"/>
            <w:shd w:val="clear" w:color="auto" w:fill="BFBFBF" w:themeFill="background1" w:themeFillShade="BF"/>
          </w:tcPr>
          <w:p w:rsidR="002A2355" w:rsidRPr="00EF691A" w:rsidRDefault="00F86CD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Lanningham-Foster&lt;/Author&gt;&lt;Year&gt;2006&lt;/Year&gt;&lt;RecNum&gt;32&lt;/RecNum&gt;&lt;DisplayText&gt;(58)&lt;/DisplayText&gt;&lt;record&gt;&lt;rec-number&gt;32&lt;/rec-number&gt;&lt;foreign-keys&gt;&lt;key app="EN" db-id="0taw5s0xtxpr5devf9kxawaepxv0xpd9wpew" timestamp="1498225459"&gt;32&lt;/key&gt;&lt;/foreign-keys&gt;&lt;ref-type name="Journal Article"&gt;17&lt;/ref-type&gt;&lt;contributors&gt;&lt;authors&gt;&lt;author&gt;Lanningham-Foster, L.&lt;/author&gt;&lt;author&gt;Jensen, T. B.&lt;/author&gt;&lt;author&gt;Foster, R. C.&lt;/author&gt;&lt;author&gt;Redmond, A. B.&lt;/author&gt;&lt;author&gt;Walker, B. A.&lt;/author&gt;&lt;author&gt;Heinz, D.&lt;/author&gt;&lt;author&gt;Levine, J. A.&lt;/author&gt;&lt;/authors&gt;&lt;/contributors&gt;&lt;auth-address&gt;Endocrine Research Unit, Mayo Clinic, 200 First St, SW, Rochester, MN 55905, USA.&lt;/auth-address&gt;&lt;titles&gt;&lt;title&gt;Energy expenditure of sedentary screen time compared with active screen time for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831-5&lt;/pages&gt;&lt;volume&gt;118&lt;/volume&gt;&lt;number&gt;6&lt;/number&gt;&lt;edition&gt;2006/12/05&lt;/edition&gt;&lt;keywords&gt;&lt;keyword&gt;Child&lt;/keyword&gt;&lt;keyword&gt;*Energy Metabolism&lt;/keyword&gt;&lt;keyword&gt;Female&lt;/keyword&gt;&lt;keyword&gt;Humans&lt;/keyword&gt;&lt;keyword&gt;Male&lt;/keyword&gt;&lt;keyword&gt;*Motor Activity&lt;/keyword&gt;&lt;keyword&gt;*Television&lt;/keyword&gt;&lt;keyword&gt;Time Factors&lt;/keyword&gt;&lt;keyword&gt;*Video Games&lt;/keyword&gt;&lt;/keywords&gt;&lt;dates&gt;&lt;year&gt;2006&lt;/year&gt;&lt;pub-dates&gt;&lt;date&gt;Dec&lt;/date&gt;&lt;/pub-dates&gt;&lt;/dates&gt;&lt;isbn&gt;0031-4005&lt;/isbn&gt;&lt;accession-num&gt;17142504&lt;/accession-num&gt;&lt;urls&gt;&lt;related-urls&gt;&lt;url&gt;http://pediatrics.aappublications.org/content/pediatrics/118/6/e1831.full.pdf&lt;/url&gt;&lt;/related-urls&gt;&lt;/urls&gt;&lt;electronic-resource-num&gt;10.1542/peds.2006-1087&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AEROBICS</w:t>
            </w:r>
          </w:p>
        </w:tc>
        <w:tc>
          <w:tcPr>
            <w:tcW w:w="4984" w:type="dxa"/>
            <w:shd w:val="clear" w:color="auto" w:fill="BFBFBF" w:themeFill="background1" w:themeFillShade="BF"/>
          </w:tcPr>
          <w:p w:rsidR="002A2355" w:rsidRPr="00EF691A" w:rsidRDefault="00F86CD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BOXING/TENNIS</w:t>
            </w:r>
          </w:p>
        </w:tc>
        <w:tc>
          <w:tcPr>
            <w:tcW w:w="4984" w:type="dxa"/>
            <w:shd w:val="clear" w:color="auto" w:fill="BFBFBF" w:themeFill="background1" w:themeFillShade="BF"/>
          </w:tcPr>
          <w:p w:rsidR="002A2355" w:rsidRPr="00EF691A" w:rsidRDefault="004A1A4F"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LCAzOCwgMzksIDQxLCA1NywgODYs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1MzQtNDA8L3BhZ2VzPjx2b2x1bWU+MTI0PC92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4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DwvYWJici0xPjwvcGVyaW9kaWNhbD48YWx0LXBlcmlvZGljYWw+PGZ1bGwt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8L2FiYnItMT48L3BlcmlvZGljYWw+PGFs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IzLCAzOCwgMzksIDQxLCA1NywgODYs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1MzQtNDA8L3BhZ2VzPjx2b2x1bWU+MTI0PC92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4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 23, 38, 39, 41, 57, 86, 88, 100, 112, 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HOCKEY</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ACTIVE VIDEO GAMES - WII MUSCLE CONDITIONING</w:t>
            </w:r>
          </w:p>
        </w:tc>
        <w:tc>
          <w:tcPr>
            <w:tcW w:w="4984" w:type="dxa"/>
            <w:shd w:val="clear" w:color="auto" w:fill="BFBFBF" w:themeFill="background1" w:themeFillShade="BF"/>
          </w:tcPr>
          <w:p w:rsidR="002A2355" w:rsidRPr="009C2417" w:rsidRDefault="00A14777" w:rsidP="00D0177A">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0)</w:t>
            </w:r>
            <w:r>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SKIING</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XaGl0ZTwvQXV0aG9yPjxZZWFyPjIwMTE8L1llYXI+PFJl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XaGl0ZTwvQXV0aG9yPjxZZWFyPjIwMTE8L1llYXI+PFJl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STEP</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XaGl0ZTwvQXV0aG9yPjxZZWFyPjIwMTE8L1llYXI+PFJl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XaGl0ZTwvQXV0aG9yPjxZZWFyPjIwMTE8L1llYXI+PFJl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TENNIS</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A4PC9ZZWFyPjxS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A4PC9ZZWFyPjxS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9, 64, 82, 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YOGA</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XAVIX</w:t>
            </w:r>
          </w:p>
        </w:tc>
        <w:tc>
          <w:tcPr>
            <w:tcW w:w="4984" w:type="dxa"/>
            <w:shd w:val="clear" w:color="auto" w:fill="BFBFBF" w:themeFill="background1" w:themeFillShade="BF"/>
          </w:tcPr>
          <w:p w:rsidR="002A2355" w:rsidRPr="00EF691A"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pPC9EaXNwbGF5VGV4dD48cmVjb3JkPjxy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pPC9EaXNwbGF5VGV4dD48cmVjb3JkPjxy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9C2417" w:rsidRDefault="002A2355" w:rsidP="00395BC1">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color w:val="000000" w:themeColor="text1"/>
                <w:sz w:val="18"/>
                <w:szCs w:val="18"/>
              </w:rPr>
              <w:t>ACTIVE VIDEO GAMES (COMP</w:t>
            </w:r>
            <w:r w:rsidR="00395BC1" w:rsidRPr="00395BC1">
              <w:rPr>
                <w:rFonts w:ascii="Times New Roman" w:eastAsia="Times New Roman" w:hAnsi="Times New Roman" w:cs="Times New Roman"/>
                <w:color w:val="000000" w:themeColor="text1"/>
                <w:sz w:val="18"/>
                <w:szCs w:val="18"/>
              </w:rPr>
              <w:t>I</w:t>
            </w:r>
            <w:r w:rsidRPr="00395BC1">
              <w:rPr>
                <w:rFonts w:ascii="Times New Roman" w:eastAsia="Times New Roman" w:hAnsi="Times New Roman" w:cs="Times New Roman"/>
                <w:color w:val="000000" w:themeColor="text1"/>
                <w:sz w:val="18"/>
                <w:szCs w:val="18"/>
              </w:rPr>
              <w:t>LATION OF GAMES)</w:t>
            </w:r>
          </w:p>
        </w:tc>
        <w:tc>
          <w:tcPr>
            <w:tcW w:w="4984" w:type="dxa"/>
            <w:shd w:val="clear" w:color="auto" w:fill="BFBFBF" w:themeFill="background1" w:themeFillShade="BF"/>
          </w:tcPr>
          <w:p w:rsidR="002A2355" w:rsidRPr="009C2417" w:rsidRDefault="004A1A4F"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CADE VIDEO GAME - AIR HOCKEY</w:t>
            </w:r>
          </w:p>
        </w:tc>
        <w:tc>
          <w:tcPr>
            <w:tcW w:w="4984" w:type="dxa"/>
            <w:shd w:val="clear" w:color="auto" w:fill="BFBFBF" w:themeFill="background1" w:themeFillShade="BF"/>
          </w:tcPr>
          <w:p w:rsidR="002A2355" w:rsidRPr="00EF691A" w:rsidRDefault="00EE7969"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idley&lt;/Author&gt;&lt;Year&gt;2001&lt;/Year&gt;&lt;RecNum&gt;43&lt;/RecNum&gt;&lt;DisplayText&gt;(94)&lt;/DisplayText&gt;&lt;record&gt;&lt;rec-number&gt;43&lt;/rec-number&gt;&lt;foreign-keys&gt;&lt;key app="EN" db-id="0taw5s0xtxpr5devf9kxawaepxv0xpd9wpew" timestamp="1498225463"&gt;43&lt;/key&gt;&lt;/foreign-keys&gt;&lt;ref-type name="Journal Article"&gt;17&lt;/ref-type&gt;&lt;contributors&gt;&lt;authors&gt;&lt;author&gt;Ridley, K.&lt;/author&gt;&lt;author&gt;Olds, T.&lt;/author&gt;&lt;/authors&gt;&lt;/contributors&gt;&lt;titles&gt;&lt;title&gt;Video center games: energy cost and children&amp;apos;s behaviors&lt;/title&gt;&lt;secondary-title&gt;Pediatr Exerc Sci&lt;/secondary-title&gt;&lt;/titles&gt;&lt;periodical&gt;&lt;full-title&gt;Pediatr Exerc Sci&lt;/full-title&gt;&lt;/periodical&gt;&lt;pages&gt;413-421&lt;/pages&gt;&lt;volume&gt;13&lt;/volume&gt;&lt;number&gt;4&lt;/number&gt;&lt;dates&gt;&lt;year&gt;2001&lt;/year&gt;&lt;/dates&gt;&lt;isbn&gt;0899-8493&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CADE VIDEO GAME - HORSE RIDING SIMULATION</w:t>
            </w:r>
          </w:p>
        </w:tc>
        <w:tc>
          <w:tcPr>
            <w:tcW w:w="4984" w:type="dxa"/>
            <w:shd w:val="clear" w:color="auto" w:fill="BFBFBF" w:themeFill="background1" w:themeFillShade="BF"/>
          </w:tcPr>
          <w:p w:rsidR="002A2355" w:rsidRPr="00EF691A" w:rsidRDefault="00EE7969"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idley&lt;/Author&gt;&lt;Year&gt;2001&lt;/Year&gt;&lt;RecNum&gt;43&lt;/RecNum&gt;&lt;DisplayText&gt;(94)&lt;/DisplayText&gt;&lt;record&gt;&lt;rec-number&gt;43&lt;/rec-number&gt;&lt;foreign-keys&gt;&lt;key app="EN" db-id="0taw5s0xtxpr5devf9kxawaepxv0xpd9wpew" timestamp="1498225463"&gt;43&lt;/key&gt;&lt;/foreign-keys&gt;&lt;ref-type name="Journal Article"&gt;17&lt;/ref-type&gt;&lt;contributors&gt;&lt;authors&gt;&lt;author&gt;Ridley, K.&lt;/author&gt;&lt;author&gt;Olds, T.&lt;/author&gt;&lt;/authors&gt;&lt;/contributors&gt;&lt;titles&gt;&lt;title&gt;Video center games: energy cost and children&amp;apos;s behaviors&lt;/title&gt;&lt;secondary-title&gt;Pediatr Exerc Sci&lt;/secondary-title&gt;&lt;/titles&gt;&lt;periodical&gt;&lt;full-title&gt;Pediatr Exerc Sci&lt;/full-title&gt;&lt;/periodical&gt;&lt;pages&gt;413-421&lt;/pages&gt;&lt;volume&gt;13&lt;/volume&gt;&lt;number&gt;4&lt;/number&gt;&lt;dates&gt;&lt;year&gt;2001&lt;/year&gt;&lt;/dates&gt;&lt;isbn&gt;0899-8493&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ACTIVE VIDEO GAMES (UPPER BODY)</w:t>
            </w: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BOWLING</w:t>
            </w:r>
          </w:p>
        </w:tc>
        <w:tc>
          <w:tcPr>
            <w:tcW w:w="4984" w:type="dxa"/>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mPC9BdXRob3I+PFllYXI+MjAwOTwvWWVhcj48UmVj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MzQtNDA8L3BhZ2VzPjx2b2x1bWU+MTI0PC92b2x1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4ODYtOTE8L3BhZ2VzPjx2b2x1bWU+MTYyPC92b2x1bWU+PG51bWJlcj45PC9udW1iZXI+PGVk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HcmFmPC9BdXRob3I+PFllYXI+MjAwOTwvWWVhcj48UmVj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MzQtNDA8L3BhZ2VzPjx2b2x1bWU+MTI0PC92b2x1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4ODYtOTE8L3BhZ2VzPjx2b2x1bWU+MTYyPC92b2x1bWU+PG51bWJlcj45PC9udW1iZXI+PGVk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8, 39, 78, 118, 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3186E" w:rsidRPr="009C2417" w:rsidTr="004E4B93">
        <w:trPr>
          <w:trHeight w:val="255"/>
        </w:trPr>
        <w:tc>
          <w:tcPr>
            <w:tcW w:w="3865" w:type="dxa"/>
            <w:shd w:val="clear" w:color="auto" w:fill="auto"/>
            <w:noWrap/>
          </w:tcPr>
          <w:p w:rsidR="0023186E" w:rsidRPr="009C2417" w:rsidRDefault="0023186E" w:rsidP="009C2417">
            <w:pPr>
              <w:spacing w:after="0" w:line="240" w:lineRule="auto"/>
              <w:rPr>
                <w:rFonts w:ascii="Times New Roman" w:eastAsia="Times New Roman" w:hAnsi="Times New Roman" w:cs="Times New Roman"/>
                <w:sz w:val="18"/>
                <w:szCs w:val="18"/>
              </w:rPr>
            </w:pPr>
          </w:p>
        </w:tc>
        <w:tc>
          <w:tcPr>
            <w:tcW w:w="8876" w:type="dxa"/>
            <w:shd w:val="clear" w:color="auto" w:fill="auto"/>
            <w:noWrap/>
          </w:tcPr>
          <w:p w:rsidR="0023186E" w:rsidRPr="00EF691A" w:rsidRDefault="0023186E"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DRIVING SIMULATOR</w:t>
            </w:r>
          </w:p>
        </w:tc>
        <w:tc>
          <w:tcPr>
            <w:tcW w:w="4984" w:type="dxa"/>
          </w:tcPr>
          <w:p w:rsidR="0023186E"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Straker&lt;/Author&gt;&lt;Year&gt;2007&lt;/Year&gt;&lt;RecNum&gt;33&lt;/RecNum&gt;&lt;DisplayText&gt;(117)&lt;/DisplayText&gt;&lt;record&gt;&lt;rec-number&gt;33&lt;/rec-number&gt;&lt;foreign-keys&gt;&lt;key app="EN" db-id="0taw5s0xtxpr5devf9kxawaepxv0xpd9wpew" timestamp="1498225460"&gt;33&lt;/key&gt;&lt;/foreign-keys&gt;&lt;ref-type name="Journal Article"&gt;17&lt;/ref-type&gt;&lt;contributors&gt;&lt;authors&gt;&lt;author&gt;Straker, L.&lt;/author&gt;&lt;author&gt;Abbott, R.&lt;/author&gt;&lt;/authors&gt;&lt;/contributors&gt;&lt;auth-address&gt;School of Physiotherapy, Curtin University of Technology, Perth, Western Australia, Australia.&lt;/auth-address&gt;&lt;titles&gt;&lt;title&gt;Effect of screen-based media on energy expenditure and heart rate in 9- to 12-year-old children&lt;/title&gt;&lt;secondary-title&gt;Pediatr Exerc Sci&lt;/secondary-title&gt;&lt;alt-title&gt;Pediatric exercise science&lt;/alt-title&gt;&lt;/titles&gt;&lt;periodical&gt;&lt;full-title&gt;Pediatr Exerc Sci&lt;/full-title&gt;&lt;/periodical&gt;&lt;pages&gt;459-71&lt;/pages&gt;&lt;volume&gt;19&lt;/volume&gt;&lt;number&gt;4&lt;/number&gt;&lt;edition&gt;2007/12/20&lt;/edition&gt;&lt;keywords&gt;&lt;keyword&gt;Child&lt;/keyword&gt;&lt;keyword&gt;Energy Metabolism&lt;/keyword&gt;&lt;keyword&gt;Female&lt;/keyword&gt;&lt;keyword&gt;*Heart Rate&lt;/keyword&gt;&lt;keyword&gt;Humans&lt;/keyword&gt;&lt;keyword&gt;Male&lt;/keyword&gt;&lt;keyword&gt;*Motion Pictures as Topic&lt;/keyword&gt;&lt;keyword&gt;Oxygen Consumption&lt;/keyword&gt;&lt;keyword&gt;Pulmonary Ventilation&lt;/keyword&gt;&lt;keyword&gt;*Video Games&lt;/keyword&gt;&lt;/keywords&gt;&lt;dates&gt;&lt;year&gt;2007&lt;/year&gt;&lt;pub-dates&gt;&lt;date&gt;Nov&lt;/date&gt;&lt;/pub-dates&gt;&lt;/dates&gt;&lt;isbn&gt;0899-8493 (Print)&amp;#xD;0899-8493&lt;/isbn&gt;&lt;accession-num&gt;18089912&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23186E" w:rsidRPr="009C2417" w:rsidRDefault="0023186E"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COMPILATION OF GAMES)</w:t>
            </w:r>
          </w:p>
        </w:tc>
        <w:tc>
          <w:tcPr>
            <w:tcW w:w="4984" w:type="dxa"/>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zUsIDEwOCk8L0Rpc3BsYXlUZXh0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U2FzYWtpPC9BdXRob3I+PFllYXI+MjAx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zUsIDEwOCk8L0Rpc3BsYXlUZXh0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U2FzYWtpPC9BdXRob3I+PFllYXI+MjAx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7, 75,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BALANCE</w:t>
            </w:r>
          </w:p>
        </w:tc>
        <w:tc>
          <w:tcPr>
            <w:tcW w:w="4984" w:type="dxa"/>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BASKETBALL</w:t>
            </w:r>
          </w:p>
        </w:tc>
        <w:tc>
          <w:tcPr>
            <w:tcW w:w="4984" w:type="dxa"/>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VIDEO GAMES - WII GOLF</w:t>
            </w:r>
          </w:p>
        </w:tc>
        <w:tc>
          <w:tcPr>
            <w:tcW w:w="4984" w:type="dxa"/>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CADE VIDEO GAME - DRIVING SIMULATION</w:t>
            </w:r>
          </w:p>
        </w:tc>
        <w:tc>
          <w:tcPr>
            <w:tcW w:w="4984" w:type="dxa"/>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idley&lt;/Author&gt;&lt;Year&gt;2001&lt;/Year&gt;&lt;RecNum&gt;43&lt;/RecNum&gt;&lt;DisplayText&gt;(94)&lt;/DisplayText&gt;&lt;record&gt;&lt;rec-number&gt;43&lt;/rec-number&gt;&lt;foreign-keys&gt;&lt;key app="EN" db-id="0taw5s0xtxpr5devf9kxawaepxv0xpd9wpew" timestamp="1498225463"&gt;43&lt;/key&gt;&lt;/foreign-keys&gt;&lt;ref-type name="Journal Article"&gt;17&lt;/ref-type&gt;&lt;contributors&gt;&lt;authors&gt;&lt;author&gt;Ridley, K.&lt;/author&gt;&lt;author&gt;Olds, T.&lt;/author&gt;&lt;/authors&gt;&lt;/contributors&gt;&lt;titles&gt;&lt;title&gt;Video center games: energy cost and children&amp;apos;s behaviors&lt;/title&gt;&lt;secondary-title&gt;Pediatr Exerc Sci&lt;/secondary-title&gt;&lt;/titles&gt;&lt;periodical&gt;&lt;full-title&gt;Pediatr Exerc Sci&lt;/full-title&gt;&lt;/periodical&gt;&lt;pages&gt;413-421&lt;/pages&gt;&lt;volume&gt;13&lt;/volume&gt;&lt;number&gt;4&lt;/number&gt;&lt;dates&gt;&lt;year&gt;2001&lt;/year&gt;&lt;/dates&gt;&lt;isbn&gt;0899-8493&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auto"/>
            <w:noWrap/>
          </w:tcPr>
          <w:p w:rsidR="002A2355" w:rsidRPr="009C2417" w:rsidRDefault="002A2355" w:rsidP="002A2355">
            <w:pPr>
              <w:spacing w:after="0" w:line="240" w:lineRule="auto"/>
              <w:rPr>
                <w:rFonts w:ascii="Times New Roman" w:eastAsia="Times New Roman" w:hAnsi="Times New Roman" w:cs="Times New Roman"/>
                <w:sz w:val="18"/>
                <w:szCs w:val="18"/>
              </w:rPr>
            </w:pPr>
          </w:p>
        </w:tc>
        <w:tc>
          <w:tcPr>
            <w:tcW w:w="8876" w:type="dxa"/>
            <w:shd w:val="clear" w:color="auto" w:fill="auto"/>
            <w:noWrap/>
          </w:tcPr>
          <w:p w:rsidR="002A2355" w:rsidRPr="00EF691A" w:rsidRDefault="002A2355" w:rsidP="002A2355">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CADE VIDEO GAME - SHOOTING HOOPS</w:t>
            </w:r>
          </w:p>
        </w:tc>
        <w:tc>
          <w:tcPr>
            <w:tcW w:w="4984" w:type="dxa"/>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idley&lt;/Author&gt;&lt;Year&gt;2001&lt;/Year&gt;&lt;RecNum&gt;43&lt;/RecNum&gt;&lt;DisplayText&gt;(94)&lt;/DisplayText&gt;&lt;record&gt;&lt;rec-number&gt;43&lt;/rec-number&gt;&lt;foreign-keys&gt;&lt;key app="EN" db-id="0taw5s0xtxpr5devf9kxawaepxv0xpd9wpew" timestamp="1498225463"&gt;43&lt;/key&gt;&lt;/foreign-keys&gt;&lt;ref-type name="Journal Article"&gt;17&lt;/ref-type&gt;&lt;contributors&gt;&lt;authors&gt;&lt;author&gt;Ridley, K.&lt;/author&gt;&lt;author&gt;Olds, T.&lt;/author&gt;&lt;/authors&gt;&lt;/contributors&gt;&lt;titles&gt;&lt;title&gt;Video center games: energy cost and children&amp;apos;s behaviors&lt;/title&gt;&lt;secondary-title&gt;Pediatr Exerc Sci&lt;/secondary-title&gt;&lt;/titles&gt;&lt;periodical&gt;&lt;full-title&gt;Pediatr Exerc Sci&lt;/full-title&gt;&lt;/periodical&gt;&lt;pages&gt;413-421&lt;/pages&gt;&lt;volume&gt;13&lt;/volume&gt;&lt;number&gt;4&lt;/number&gt;&lt;dates&gt;&lt;year&gt;2001&lt;/year&gt;&lt;/dates&gt;&lt;isbn&gt;0899-8493&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2A2355" w:rsidRPr="009C2417" w:rsidRDefault="002A2355" w:rsidP="002A2355">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BIKE/SCOOTER RIDING</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A BIKE - FAST SPEED</w:t>
            </w:r>
          </w:p>
        </w:tc>
        <w:tc>
          <w:tcPr>
            <w:tcW w:w="4984" w:type="dxa"/>
            <w:shd w:val="clear" w:color="auto" w:fill="BFBFBF" w:themeFill="background1" w:themeFillShade="BF"/>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zUpPC9EaXNwbGF5VGV4dD48cmVjb3Jk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A4Njk8L3BhZ2VzPjx2b2x1bWU+MTA8L3ZvbHVtZT48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zUpPC9EaXNwbGF5VGV4dD48cmVjb3Jk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A4Njk8L3BhZ2VzPjx2b2x1bWU+MTA8L3ZvbHVtZT48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A BIKE - MEDIUM SPEED</w:t>
            </w:r>
          </w:p>
        </w:tc>
        <w:tc>
          <w:tcPr>
            <w:tcW w:w="4984" w:type="dxa"/>
            <w:shd w:val="clear" w:color="auto" w:fill="BFBFBF" w:themeFill="background1" w:themeFillShade="BF"/>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zUsIDEwOCk8L0Rpc3BsYXlUZXh0Pjxy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Dg2OTwvcGFnZXM+PHZvbHVtZT4xMDwvdm9s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zUsIDEwOCk8L0Rpc3BsYXlUZXh0Pjxy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Dg2OTwvcGFnZXM+PHZvbHVtZT4xMDwvdm9s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 75,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A BIKE - SELF PACED</w:t>
            </w:r>
          </w:p>
        </w:tc>
        <w:tc>
          <w:tcPr>
            <w:tcW w:w="4984" w:type="dxa"/>
            <w:shd w:val="clear" w:color="auto" w:fill="BFBFBF" w:themeFill="background1" w:themeFillShade="BF"/>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A BIKE - SLOW SPEED</w:t>
            </w:r>
          </w:p>
        </w:tc>
        <w:tc>
          <w:tcPr>
            <w:tcW w:w="4984" w:type="dxa"/>
            <w:shd w:val="clear" w:color="auto" w:fill="BFBFBF" w:themeFill="background1" w:themeFillShade="BF"/>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A MINI-SCOOTER</w:t>
            </w:r>
          </w:p>
        </w:tc>
        <w:tc>
          <w:tcPr>
            <w:tcW w:w="4984" w:type="dxa"/>
            <w:shd w:val="clear" w:color="auto" w:fill="BFBFBF" w:themeFill="background1" w:themeFillShade="BF"/>
          </w:tcPr>
          <w:p w:rsidR="002A2355" w:rsidRPr="00EF691A" w:rsidRDefault="0023186E"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Jimmy&lt;/Author&gt;&lt;Year&gt;2012&lt;/Year&gt;&lt;RecNum&gt;3&lt;/RecNum&gt;&lt;DisplayText&gt;(48)&lt;/DisplayText&gt;&lt;record&gt;&lt;rec-number&gt;3&lt;/rec-number&gt;&lt;foreign-keys&gt;&lt;key app="EN" db-id="0taw5s0xtxpr5devf9kxawaepxv0xpd9wpew" timestamp="1498225451"&gt;3&lt;/key&gt;&lt;/foreign-keys&gt;&lt;ref-type name="Journal Article"&gt;17&lt;/ref-type&gt;&lt;contributors&gt;&lt;authors&gt;&lt;author&gt;Jimmy, G.&lt;/author&gt;&lt;author&gt;Dosssegger, A.&lt;/author&gt;&lt;author&gt;Seiler, R.&lt;/author&gt;&lt;author&gt;Mader, U.&lt;/author&gt;&lt;/authors&gt;&lt;/contributors&gt;&lt;titles&gt;&lt;title&gt;Metabolic thresholds and validated accelerometer cutoff points for the actigraph GT1M in young children based on measurements of locomotion and play activities&lt;/title&gt;&lt;secondary-title&gt;Meas Phys Educ Exerc Sci&lt;/secondary-title&gt;&lt;/titles&gt;&lt;periodical&gt;&lt;full-title&gt;Meas Phys Educ Exerc Sci&lt;/full-title&gt;&lt;/periodical&gt;&lt;pages&gt;23-40&lt;/pages&gt;&lt;volume&gt;16&lt;/volume&gt;&lt;number&gt;1&lt;/number&gt;&lt;dates&gt;&lt;year&gt;2012&lt;/year&gt;&lt;/dates&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IDING SCOOTER</w:t>
            </w:r>
          </w:p>
        </w:tc>
        <w:tc>
          <w:tcPr>
            <w:tcW w:w="4984" w:type="dxa"/>
            <w:shd w:val="clear" w:color="auto" w:fill="BFBFBF" w:themeFill="background1" w:themeFillShade="BF"/>
          </w:tcPr>
          <w:p w:rsidR="002A2355" w:rsidRPr="00EF691A" w:rsidRDefault="0023186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dWxsPC9BdXRob3I+PFllYXI+MjAwODwvWWVhcj48UmVj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dWxsPC9BdXRob3I+PFllYXI+MjAwODwvWWVhcj48UmVj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8, 9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CALISTHENICS/GYMNASTICS</w:t>
            </w: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CTIVE CLASSROOM INSTRUCTION</w:t>
            </w:r>
          </w:p>
        </w:tc>
        <w:tc>
          <w:tcPr>
            <w:tcW w:w="4984" w:type="dxa"/>
          </w:tcPr>
          <w:p w:rsidR="002A2355" w:rsidRPr="00EF691A" w:rsidRDefault="003E674E"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Honas&lt;/Author&gt;&lt;Year&gt;2016&lt;/Year&gt;&lt;RecNum&gt;140&lt;/RecNum&gt;&lt;DisplayText&gt;(45)&lt;/DisplayText&gt;&lt;record&gt;&lt;rec-number&gt;140&lt;/rec-number&gt;&lt;foreign-keys&gt;&lt;key app="EN" db-id="0taw5s0xtxpr5devf9kxawaepxv0xpd9wpew" timestamp="1498226002"&gt;140&lt;/key&gt;&lt;/foreign-keys&gt;&lt;ref-type name="Journal Article"&gt;17&lt;/ref-type&gt;&lt;contributors&gt;&lt;authors&gt;&lt;author&gt;Honas, J. J.&lt;/author&gt;&lt;author&gt;Willis, E. A.&lt;/author&gt;&lt;author&gt;Herrmann, S. D.&lt;/author&gt;&lt;author&gt;Greene, J. L.&lt;/author&gt;&lt;author&gt;Washburn, R. A.&lt;/author&gt;&lt;author&gt;Donnelly, J. E.&lt;/author&gt;&lt;/authors&gt;&lt;/contributors&gt;&lt;auth-address&gt;Cardiovascular Research Institute, University of Kansas Medical Center, Lawrence, KS.&lt;/auth-address&gt;&lt;titles&gt;&lt;title&gt;Energy expenditure and intensity of classroom physical activity in elementary school children&lt;/title&gt;&lt;secondary-title&gt;J Phys Act Health&lt;/secondary-title&gt;&lt;/titles&gt;&lt;periodical&gt;&lt;full-title&gt;J Phys Act Health&lt;/full-title&gt;&lt;/periodical&gt;&lt;pages&gt;S53-6&lt;/pages&gt;&lt;volume&gt;13&lt;/volume&gt;&lt;number&gt;6 Suppl 1&lt;/number&gt;&lt;dates&gt;&lt;year&gt;2016&lt;/year&gt;&lt;pub-dates&gt;&lt;date&gt;Jun&lt;/date&gt;&lt;/pub-dates&gt;&lt;/dates&gt;&lt;isbn&gt;1543-5474 (Electronic)&amp;#xD;1543-3080 (Linking)&lt;/isbn&gt;&lt;accession-num&gt;27392380&lt;/accession-num&gt;&lt;urls&gt;&lt;related-urls&gt;&lt;url&gt;https://www.ncbi.nlm.nih.gov/pubmed/27392380&lt;/url&gt;&lt;/related-urls&gt;&lt;/urls&gt;&lt;electronic-resource-num&gt;10.1123/jpah.2015-0717&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ROADCAST CALISTHENICS - 'COLOURFUL SUNSHINE'</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Cui&lt;/Author&gt;&lt;Year&gt;2011&lt;/Year&gt;&lt;RecNum&gt;45&lt;/RecNum&gt;&lt;DisplayText&gt;(24)&lt;/DisplayText&gt;&lt;record&gt;&lt;rec-number&gt;45&lt;/rec-number&gt;&lt;foreign-keys&gt;&lt;key app="EN" db-id="0taw5s0xtxpr5devf9kxawaepxv0xpd9wpew" timestamp="1498225465"&gt;45&lt;/key&gt;&lt;/foreign-keys&gt;&lt;ref-type name="Journal Article"&gt;17&lt;/ref-type&gt;&lt;contributors&gt;&lt;authors&gt;&lt;author&gt;Cui, Y.&lt;/author&gt;&lt;author&gt;Liu, X.&lt;/author&gt;&lt;author&gt;Liu, X.&lt;/author&gt;&lt;author&gt;Wu, J.&lt;/author&gt;&lt;author&gt;Zhao, M.&lt;/author&gt;&lt;author&gt;Ren, J.&lt;/author&gt;&lt;author&gt;Yang, J.&lt;/author&gt;&lt;author&gt;Gu, F.&lt;/author&gt;&lt;author&gt;Wang, C.&lt;/author&gt;&lt;/authors&gt;&lt;/contributors&gt;&lt;auth-address&gt;Section of Physiology and Biochemistry of Exercise, The Capital Institute of Physical Education of China, Beijing, China. yupengc269@sina.com&lt;/auth-address&gt;&lt;titles&gt;&lt;title&gt;Evaluation of the exercise workload of broadcast calisthenics for children and adolescents aged 11-17 yea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63-71&lt;/pages&gt;&lt;volume&gt;29&lt;/volume&gt;&lt;number&gt;4&lt;/number&gt;&lt;edition&gt;2010/12/25&lt;/edition&gt;&lt;keywords&gt;&lt;keyword&gt;Adolescent&lt;/keyword&gt;&lt;keyword&gt;Bicycling/*physiology&lt;/keyword&gt;&lt;keyword&gt;Child&lt;/keyword&gt;&lt;keyword&gt;*Energy Metabolism&lt;/keyword&gt;&lt;keyword&gt;Exercise/*physiology&lt;/keyword&gt;&lt;keyword&gt;Gymnastics/physiology&lt;/keyword&gt;&lt;keyword&gt;Heart Rate&lt;/keyword&gt;&lt;keyword&gt;Humans&lt;/keyword&gt;&lt;keyword&gt;Oxygen Consumption&lt;/keyword&gt;&lt;keyword&gt;Physical Exertion/*physiology&lt;/keyword&gt;&lt;/keywords&gt;&lt;dates&gt;&lt;year&gt;2011&lt;/year&gt;&lt;pub-dates&gt;&lt;date&gt;Feb&lt;/date&gt;&lt;/pub-dates&gt;&lt;/dates&gt;&lt;isbn&gt;0264-0414&lt;/isbn&gt;&lt;accession-num&gt;21184347&lt;/accession-num&gt;&lt;urls&gt;&lt;/urls&gt;&lt;electronic-resource-num&gt;10.1080/02640414.2010.533688&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ROADCAST CALISTHENICS - 'FLOURISHING YOUTH'</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Cui&lt;/Author&gt;&lt;Year&gt;2011&lt;/Year&gt;&lt;RecNum&gt;45&lt;/RecNum&gt;&lt;DisplayText&gt;(24)&lt;/DisplayText&gt;&lt;record&gt;&lt;rec-number&gt;45&lt;/rec-number&gt;&lt;foreign-keys&gt;&lt;key app="EN" db-id="0taw5s0xtxpr5devf9kxawaepxv0xpd9wpew" timestamp="1498225465"&gt;45&lt;/key&gt;&lt;/foreign-keys&gt;&lt;ref-type name="Journal Article"&gt;17&lt;/ref-type&gt;&lt;contributors&gt;&lt;authors&gt;&lt;author&gt;Cui, Y.&lt;/author&gt;&lt;author&gt;Liu, X.&lt;/author&gt;&lt;author&gt;Liu, X.&lt;/author&gt;&lt;author&gt;Wu, J.&lt;/author&gt;&lt;author&gt;Zhao, M.&lt;/author&gt;&lt;author&gt;Ren, J.&lt;/author&gt;&lt;author&gt;Yang, J.&lt;/author&gt;&lt;author&gt;Gu, F.&lt;/author&gt;&lt;author&gt;Wang, C.&lt;/author&gt;&lt;/authors&gt;&lt;/contributors&gt;&lt;auth-address&gt;Section of Physiology and Biochemistry of Exercise, The Capital Institute of Physical Education of China, Beijing, China. yupengc269@sina.com&lt;/auth-address&gt;&lt;titles&gt;&lt;title&gt;Evaluation of the exercise workload of broadcast calisthenics for children and adolescents aged 11-17 yea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63-71&lt;/pages&gt;&lt;volume&gt;29&lt;/volume&gt;&lt;number&gt;4&lt;/number&gt;&lt;edition&gt;2010/12/25&lt;/edition&gt;&lt;keywords&gt;&lt;keyword&gt;Adolescent&lt;/keyword&gt;&lt;keyword&gt;Bicycling/*physiology&lt;/keyword&gt;&lt;keyword&gt;Child&lt;/keyword&gt;&lt;keyword&gt;*Energy Metabolism&lt;/keyword&gt;&lt;keyword&gt;Exercise/*physiology&lt;/keyword&gt;&lt;keyword&gt;Gymnastics/physiology&lt;/keyword&gt;&lt;keyword&gt;Heart Rate&lt;/keyword&gt;&lt;keyword&gt;Humans&lt;/keyword&gt;&lt;keyword&gt;Oxygen Consumption&lt;/keyword&gt;&lt;keyword&gt;Physical Exertion/*physiology&lt;/keyword&gt;&lt;/keywords&gt;&lt;dates&gt;&lt;year&gt;2011&lt;/year&gt;&lt;pub-dates&gt;&lt;date&gt;Feb&lt;/date&gt;&lt;/pub-dates&gt;&lt;/dates&gt;&lt;isbn&gt;0264-0414&lt;/isbn&gt;&lt;accession-num&gt;21184347&lt;/accession-num&gt;&lt;urls&gt;&lt;/urls&gt;&lt;electronic-resource-num&gt;10.1080/02640414.2010.533688&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ROADCAST CALISTHENICS - 'FLYING IDEAL'</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Cui&lt;/Author&gt;&lt;Year&gt;2011&lt;/Year&gt;&lt;RecNum&gt;45&lt;/RecNum&gt;&lt;DisplayText&gt;(24)&lt;/DisplayText&gt;&lt;record&gt;&lt;rec-number&gt;45&lt;/rec-number&gt;&lt;foreign-keys&gt;&lt;key app="EN" db-id="0taw5s0xtxpr5devf9kxawaepxv0xpd9wpew" timestamp="1498225465"&gt;45&lt;/key&gt;&lt;/foreign-keys&gt;&lt;ref-type name="Journal Article"&gt;17&lt;/ref-type&gt;&lt;contributors&gt;&lt;authors&gt;&lt;author&gt;Cui, Y.&lt;/author&gt;&lt;author&gt;Liu, X.&lt;/author&gt;&lt;author&gt;Liu, X.&lt;/author&gt;&lt;author&gt;Wu, J.&lt;/author&gt;&lt;author&gt;Zhao, M.&lt;/author&gt;&lt;author&gt;Ren, J.&lt;/author&gt;&lt;author&gt;Yang, J.&lt;/author&gt;&lt;author&gt;Gu, F.&lt;/author&gt;&lt;author&gt;Wang, C.&lt;/author&gt;&lt;/authors&gt;&lt;/contributors&gt;&lt;auth-address&gt;Section of Physiology and Biochemistry of Exercise, The Capital Institute of Physical Education of China, Beijing, China. yupengc269@sina.com&lt;/auth-address&gt;&lt;titles&gt;&lt;title&gt;Evaluation of the exercise workload of broadcast calisthenics for children and adolescents aged 11-17 yea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63-71&lt;/pages&gt;&lt;volume&gt;29&lt;/volume&gt;&lt;number&gt;4&lt;/number&gt;&lt;edition&gt;2010/12/25&lt;/edition&gt;&lt;keywords&gt;&lt;keyword&gt;Adolescent&lt;/keyword&gt;&lt;keyword&gt;Bicycling/*physiology&lt;/keyword&gt;&lt;keyword&gt;Child&lt;/keyword&gt;&lt;keyword&gt;*Energy Metabolism&lt;/keyword&gt;&lt;keyword&gt;Exercise/*physiology&lt;/keyword&gt;&lt;keyword&gt;Gymnastics/physiology&lt;/keyword&gt;&lt;keyword&gt;Heart Rate&lt;/keyword&gt;&lt;keyword&gt;Humans&lt;/keyword&gt;&lt;keyword&gt;Oxygen Consumption&lt;/keyword&gt;&lt;keyword&gt;Physical Exertion/*physiology&lt;/keyword&gt;&lt;/keywords&gt;&lt;dates&gt;&lt;year&gt;2011&lt;/year&gt;&lt;pub-dates&gt;&lt;date&gt;Feb&lt;/date&gt;&lt;/pub-dates&gt;&lt;/dates&gt;&lt;isbn&gt;0264-0414&lt;/isbn&gt;&lt;accession-num&gt;21184347&lt;/accession-num&gt;&lt;urls&gt;&lt;/urls&gt;&lt;electronic-resource-num&gt;10.1080/02640414.2010.533688&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ROADCAST CALISTHENICS - 'HOPEFUL SAIL'</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Cui&lt;/Author&gt;&lt;Year&gt;2011&lt;/Year&gt;&lt;RecNum&gt;45&lt;/RecNum&gt;&lt;DisplayText&gt;(24)&lt;/DisplayText&gt;&lt;record&gt;&lt;rec-number&gt;45&lt;/rec-number&gt;&lt;foreign-keys&gt;&lt;key app="EN" db-id="0taw5s0xtxpr5devf9kxawaepxv0xpd9wpew" timestamp="1498225465"&gt;45&lt;/key&gt;&lt;/foreign-keys&gt;&lt;ref-type name="Journal Article"&gt;17&lt;/ref-type&gt;&lt;contributors&gt;&lt;authors&gt;&lt;author&gt;Cui, Y.&lt;/author&gt;&lt;author&gt;Liu, X.&lt;/author&gt;&lt;author&gt;Liu, X.&lt;/author&gt;&lt;author&gt;Wu, J.&lt;/author&gt;&lt;author&gt;Zhao, M.&lt;/author&gt;&lt;author&gt;Ren, J.&lt;/author&gt;&lt;author&gt;Yang, J.&lt;/author&gt;&lt;author&gt;Gu, F.&lt;/author&gt;&lt;author&gt;Wang, C.&lt;/author&gt;&lt;/authors&gt;&lt;/contributors&gt;&lt;auth-address&gt;Section of Physiology and Biochemistry of Exercise, The Capital Institute of Physical Education of China, Beijing, China. yupengc269@sina.com&lt;/auth-address&gt;&lt;titles&gt;&lt;title&gt;Evaluation of the exercise workload of broadcast calisthenics for children and adolescents aged 11-17 yea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363-71&lt;/pages&gt;&lt;volume&gt;29&lt;/volume&gt;&lt;number&gt;4&lt;/number&gt;&lt;edition&gt;2010/12/25&lt;/edition&gt;&lt;keywords&gt;&lt;keyword&gt;Adolescent&lt;/keyword&gt;&lt;keyword&gt;Bicycling/*physiology&lt;/keyword&gt;&lt;keyword&gt;Child&lt;/keyword&gt;&lt;keyword&gt;*Energy Metabolism&lt;/keyword&gt;&lt;keyword&gt;Exercise/*physiology&lt;/keyword&gt;&lt;keyword&gt;Gymnastics/physiology&lt;/keyword&gt;&lt;keyword&gt;Heart Rate&lt;/keyword&gt;&lt;keyword&gt;Humans&lt;/keyword&gt;&lt;keyword&gt;Oxygen Consumption&lt;/keyword&gt;&lt;keyword&gt;Physical Exertion/*physiology&lt;/keyword&gt;&lt;/keywords&gt;&lt;dates&gt;&lt;year&gt;2011&lt;/year&gt;&lt;pub-dates&gt;&lt;date&gt;Feb&lt;/date&gt;&lt;/pub-dates&gt;&lt;/dates&gt;&lt;isbn&gt;0264-0414&lt;/isbn&gt;&lt;accession-num&gt;21184347&lt;/accession-num&gt;&lt;urls&gt;&lt;/urls&gt;&lt;electronic-resource-num&gt;10.1080/02640414.2010.533688&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ALISTHENICS - LIGHT</w:t>
            </w:r>
          </w:p>
        </w:tc>
        <w:tc>
          <w:tcPr>
            <w:tcW w:w="4984" w:type="dxa"/>
          </w:tcPr>
          <w:p w:rsidR="002A2355" w:rsidRPr="00EF691A" w:rsidRDefault="00D96712"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Lee&lt;/Author&gt;&lt;Year&gt;2016&lt;/Year&gt;&lt;RecNum&gt;137&lt;/RecNum&gt;&lt;DisplayText&gt;(61)&lt;/DisplayText&gt;&lt;record&gt;&lt;rec-number&gt;137&lt;/rec-number&gt;&lt;foreign-keys&gt;&lt;key app="EN" db-id="0taw5s0xtxpr5devf9kxawaepxv0xpd9wpew" timestamp="1498226002"&gt;137&lt;/key&gt;&lt;/foreign-keys&gt;&lt;ref-type name="Journal Article"&gt;17&lt;/ref-type&gt;&lt;contributors&gt;&lt;authors&gt;&lt;author&gt;Lee, J. M.&lt;/author&gt;&lt;author&gt;Saint-Maurice, P. F.&lt;/author&gt;&lt;author&gt;Kim, Y.&lt;/author&gt;&lt;author&gt;Gaesser, G. A.&lt;/author&gt;&lt;author&gt;Welk, G.&lt;/author&gt;&lt;/authors&gt;&lt;/contributors&gt;&lt;auth-address&gt;Dept of School of Health, Physical Education, and Recreation, University of Nebraska at Omaha.&lt;/auth-address&gt;&lt;titles&gt;&lt;title&gt;Activity energy expenditure in youth: sex, age, and body size patterns&lt;/title&gt;&lt;secondary-title&gt;J Phys Act Health&lt;/secondary-title&gt;&lt;/titles&gt;&lt;periodical&gt;&lt;full-title&gt;J Phys Act Health&lt;/full-title&gt;&lt;/periodical&gt;&lt;pages&gt;S62-70&lt;/pages&gt;&lt;volume&gt;13&lt;/volume&gt;&lt;number&gt;6 Suppl 1&lt;/number&gt;&lt;dates&gt;&lt;year&gt;2016&lt;/year&gt;&lt;pub-dates&gt;&lt;date&gt;Jun&lt;/date&gt;&lt;/pub-dates&gt;&lt;/dates&gt;&lt;isbn&gt;1543-5474 (Electronic)&amp;#xD;1543-3080 (Linking)&lt;/isbn&gt;&lt;accession-num&gt;27392382&lt;/accession-num&gt;&lt;urls&gt;&lt;related-urls&gt;&lt;url&gt;https://www.ncbi.nlm.nih.gov/pubmed/27392382&lt;/url&gt;&lt;/related-urls&gt;&lt;/urls&gt;&lt;electronic-resource-num&gt;10.1123/jpah.2016-0014&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GYMNASTICS</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Lazzer&lt;/Author&gt;&lt;Year&gt;2009&lt;/Year&gt;&lt;RecNum&gt;46&lt;/RecNum&gt;&lt;DisplayText&gt;(60)&lt;/DisplayText&gt;&lt;record&gt;&lt;rec-number&gt;46&lt;/rec-number&gt;&lt;foreign-keys&gt;&lt;key app="EN" db-id="0taw5s0xtxpr5devf9kxawaepxv0xpd9wpew" timestamp="1498225465"&gt;46&lt;/key&gt;&lt;/foreign-keys&gt;&lt;ref-type name="Journal Article"&gt;17&lt;/ref-type&gt;&lt;contributors&gt;&lt;authors&gt;&lt;author&gt;Lazzer, S.&lt;/author&gt;&lt;author&gt;Busti, C.&lt;/author&gt;&lt;author&gt;Galli, R.&lt;/author&gt;&lt;author&gt;Boniello, S.&lt;/author&gt;&lt;author&gt;Agosti, F.&lt;/author&gt;&lt;author&gt;Lafortuna, C.&lt;/author&gt;&lt;author&gt;Sartorio, A.&lt;/author&gt;&lt;/authors&gt;&lt;/contributors&gt;&lt;auth-address&gt;Istituto Auxologico Italiano, IRCCS, Laboratorio Sperimentale Ricerche Auxo-Endocrinologiche, Milan and Verbania, Italy.&lt;/auth-address&gt;&lt;titles&gt;&lt;title&gt;Physical activity ratios for various commonly performed sedentary and physical activities in obese adolescent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79-82&lt;/pages&gt;&lt;volume&gt;32&lt;/volume&gt;&lt;number&gt;1&lt;/number&gt;&lt;edition&gt;2009/04/02&lt;/edition&gt;&lt;keywords&gt;&lt;keyword&gt;Adolescent&lt;/keyword&gt;&lt;keyword&gt;Basal Metabolism&lt;/keyword&gt;&lt;keyword&gt;Body Mass Index&lt;/keyword&gt;&lt;keyword&gt;Energy Metabolism&lt;/keyword&gt;&lt;keyword&gt;Female&lt;/keyword&gt;&lt;keyword&gt;Humans&lt;/keyword&gt;&lt;keyword&gt;Male&lt;/keyword&gt;&lt;keyword&gt;*Motor Activity&lt;/keyword&gt;&lt;keyword&gt;Obesity/*metabolism&lt;/keyword&gt;&lt;/keywords&gt;&lt;dates&gt;&lt;year&gt;2009&lt;/year&gt;&lt;pub-dates&gt;&lt;date&gt;Jan&lt;/date&gt;&lt;/pub-dates&gt;&lt;/dates&gt;&lt;isbn&gt;0391-4097&lt;/isbn&gt;&lt;accession-num&gt;19337021&lt;/accession-num&gt;&lt;urls&gt;&lt;related-urls&gt;&lt;url&gt;http://link.springer.com/article/10.1007%2FBF03345684&lt;/url&gt;&lt;/related-urls&gt;&lt;/urls&gt;&lt;electronic-resource-num&gt;10.1007/bf03345684&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UMPING JACKS</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FdmVuc29uPC9BdXRob3I+PFllYXI+MjAwODwvWWVhcj48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TU1Ny02NTwvcGFnZXM+PHZvbHVtZT4y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FdmVuc29uPC9BdXRob3I+PFllYXI+MjAwODwvWWVhcj48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ADIO GYMNASTICS</w:t>
            </w:r>
          </w:p>
        </w:tc>
        <w:tc>
          <w:tcPr>
            <w:tcW w:w="4984" w:type="dxa"/>
          </w:tcPr>
          <w:p w:rsidR="002A2355" w:rsidRPr="00EF691A" w:rsidRDefault="00D96712"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Gao&lt;/Author&gt;&lt;Year&gt;2016&lt;/Year&gt;&lt;RecNum&gt;143&lt;/RecNum&gt;&lt;DisplayText&gt;(36)&lt;/DisplayText&gt;&lt;record&gt;&lt;rec-number&gt;143&lt;/rec-number&gt;&lt;foreign-keys&gt;&lt;key app="EN" db-id="0taw5s0xtxpr5devf9kxawaepxv0xpd9wpew" timestamp="1498226002"&gt;143&lt;/key&gt;&lt;/foreign-keys&gt;&lt;ref-type name="Journal Article"&gt;17&lt;/ref-type&gt;&lt;contributors&gt;&lt;authors&gt;&lt;author&gt;Gao, Y.&lt;/author&gt;&lt;author&gt;Sun, H.&lt;/author&gt;&lt;author&gt;Zhuang, J.&lt;/author&gt;&lt;author&gt;Zhang, J.&lt;/author&gt;&lt;author&gt;Ransdell, L.&lt;/author&gt;&lt;author&gt;Zhu, Z.&lt;/author&gt;&lt;author&gt;Wang, S.&lt;/author&gt;&lt;/authors&gt;&lt;/contributors&gt;&lt;auth-address&gt;Dept of Kinesiology, Boise State University, Boise, ID.&lt;/auth-address&gt;&lt;titles&gt;&lt;title&gt;Metabolic equivalents of selected sedentary and physical activities in Chinese youth&lt;/title&gt;&lt;secondary-title&gt;J Phys Act Health&lt;/secondary-title&gt;&lt;/titles&gt;&lt;periodical&gt;&lt;full-title&gt;J Phys Act Health&lt;/full-title&gt;&lt;/periodical&gt;&lt;pages&gt;S48-52&lt;/pages&gt;&lt;volume&gt;13&lt;/volume&gt;&lt;number&gt;6 Suppl 1&lt;/number&gt;&lt;dates&gt;&lt;year&gt;2016&lt;/year&gt;&lt;pub-dates&gt;&lt;date&gt;Jun&lt;/date&gt;&lt;/pub-dates&gt;&lt;/dates&gt;&lt;isbn&gt;1543-5474 (Electronic)&amp;#xD;1543-3080 (Linking)&lt;/isbn&gt;&lt;accession-num&gt;27392379&lt;/accession-num&gt;&lt;urls&gt;&lt;related-urls&gt;&lt;url&gt;https://www.ncbi.nlm.nih.gov/pubmed/27392379&lt;/url&gt;&lt;/related-urls&gt;&lt;/urls&gt;&lt;electronic-resource-num&gt;10.1123/jpah.2015-074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RENGTH EXERCISES - CURL-UPS</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owe&lt;/Author&gt;&lt;Year&gt;2004&lt;/Year&gt;&lt;RecNum&gt;48&lt;/RecNum&gt;&lt;DisplayText&gt;(104)&lt;/DisplayText&gt;&lt;record&gt;&lt;rec-number&gt;48&lt;/rec-number&gt;&lt;foreign-keys&gt;&lt;key app="EN" db-id="0taw5s0xtxpr5devf9kxawaepxv0xpd9wpew" timestamp="1498225466"&gt;48&lt;/key&gt;&lt;/foreign-keys&gt;&lt;ref-type name="Journal Article"&gt;17&lt;/ref-type&gt;&lt;contributors&gt;&lt;authors&gt;&lt;author&gt;Rowe, P.&lt;/author&gt;&lt;author&gt;van Der Mars, H.&lt;/author&gt;&lt;author&gt;Schuldheisz, J.&lt;/author&gt;&lt;author&gt;Fox, S.&lt;/author&gt;&lt;/authors&gt;&lt;/contributors&gt;&lt;titles&gt;&lt;title&gt;Measuring students&amp;apos; physical activity levels: validating SOFIT for use with high-school students&lt;/title&gt;&lt;secondary-title&gt;J Teach Phys Educ&lt;/secondary-title&gt;&lt;/titles&gt;&lt;periodical&gt;&lt;full-title&gt;J Teach Phys Educ&lt;/full-title&gt;&lt;/periodical&gt;&lt;pages&gt;235-51&lt;/pages&gt;&lt;volume&gt;23&lt;/volume&gt;&lt;number&gt;3&lt;/number&gt;&lt;dates&gt;&lt;year&gt;2004&lt;/year&gt;&lt;/dates&gt;&lt;isbn&gt;0273-5024&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RENGTH EXERCISES - PUSH-UPS</w:t>
            </w:r>
          </w:p>
        </w:tc>
        <w:tc>
          <w:tcPr>
            <w:tcW w:w="4984" w:type="dxa"/>
          </w:tcPr>
          <w:p w:rsidR="002A2355" w:rsidRPr="00EF691A" w:rsidRDefault="00D96712"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owe&lt;/Author&gt;&lt;Year&gt;2004&lt;/Year&gt;&lt;RecNum&gt;48&lt;/RecNum&gt;&lt;DisplayText&gt;(104)&lt;/DisplayText&gt;&lt;record&gt;&lt;rec-number&gt;48&lt;/rec-number&gt;&lt;foreign-keys&gt;&lt;key app="EN" db-id="0taw5s0xtxpr5devf9kxawaepxv0xpd9wpew" timestamp="1498225466"&gt;48&lt;/key&gt;&lt;/foreign-keys&gt;&lt;ref-type name="Journal Article"&gt;17&lt;/ref-type&gt;&lt;contributors&gt;&lt;authors&gt;&lt;author&gt;Rowe, P.&lt;/author&gt;&lt;author&gt;van Der Mars, H.&lt;/author&gt;&lt;author&gt;Schuldheisz, J.&lt;/author&gt;&lt;author&gt;Fox, S.&lt;/author&gt;&lt;/authors&gt;&lt;/contributors&gt;&lt;titles&gt;&lt;title&gt;Measuring students&amp;apos; physical activity levels: validating SOFIT for use with high-school students&lt;/title&gt;&lt;secondary-title&gt;J Teach Phys Educ&lt;/secondary-title&gt;&lt;/titles&gt;&lt;periodical&gt;&lt;full-title&gt;J Teach Phys Educ&lt;/full-title&gt;&lt;/periodical&gt;&lt;pages&gt;235-51&lt;/pages&gt;&lt;volume&gt;23&lt;/volume&gt;&lt;number&gt;3&lt;/number&gt;&lt;dates&gt;&lt;year&gt;2004&lt;/year&gt;&lt;/dates&gt;&lt;isbn&gt;0273-5024&lt;/isbn&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COMPUTER/VIDEO GAMES (SITTING)</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OMPUTER GAMES (COMPILATION OF GAMES)</w:t>
            </w:r>
          </w:p>
        </w:tc>
        <w:tc>
          <w:tcPr>
            <w:tcW w:w="4984" w:type="dxa"/>
            <w:shd w:val="clear" w:color="auto" w:fill="BFBFBF" w:themeFill="background1" w:themeFillShade="BF"/>
          </w:tcPr>
          <w:p w:rsidR="002A2355" w:rsidRPr="00EF691A" w:rsidRDefault="008A2B8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YW88L0F1dGhvcj48WWVhcj4yMDE2PC9ZZWFyPjxSZWNO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zA4Njk8L3BhZ2VzPjx2b2x1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HYW88L0F1dGhvcj48WWVhcj4yMDE2PC9ZZWFyPjxSZWNO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zA4Njk8L3BhZ2VzPjx2b2x1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6, 75,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BOWLING</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Mellecker&lt;/Author&gt;&lt;Year&gt;2008&lt;/Year&gt;&lt;RecNum&gt;18&lt;/RecNum&gt;&lt;DisplayText&gt;(78)&lt;/DisplayText&gt;&lt;record&gt;&lt;rec-number&gt;18&lt;/rec-number&gt;&lt;foreign-keys&gt;&lt;key app="EN" db-id="0taw5s0xtxpr5devf9kxawaepxv0xpd9wpew" timestamp="1498225455"&gt;18&lt;/key&gt;&lt;/foreign-keys&gt;&lt;ref-type name="Journal Article"&gt;17&lt;/ref-type&gt;&lt;contributors&gt;&lt;authors&gt;&lt;author&gt;Mellecker, R. R.&lt;/author&gt;&lt;author&gt;McManus, A. M.&lt;/author&gt;&lt;/authors&gt;&lt;/contributors&gt;&lt;auth-address&gt;Institute of Human Performance, University of Hong Kong, Pokfulam, Hong Kong.&lt;/auth-address&gt;&lt;titles&gt;&lt;title&gt;Energy expenditure and cardiovascular responses to seated and active gaming in children&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886-91&lt;/pages&gt;&lt;volume&gt;162&lt;/volume&gt;&lt;number&gt;9&lt;/number&gt;&lt;edition&gt;2008/09/03&lt;/edition&gt;&lt;keywords&gt;&lt;keyword&gt;Analysis of Variance&lt;/keyword&gt;&lt;keyword&gt;Body Mass Index&lt;/keyword&gt;&lt;keyword&gt;Child&lt;/keyword&gt;&lt;keyword&gt;*Energy Metabolism&lt;/keyword&gt;&lt;keyword&gt;Female&lt;/keyword&gt;&lt;keyword&gt;Heart Rate/*physiology&lt;/keyword&gt;&lt;keyword&gt;Humans&lt;/keyword&gt;&lt;keyword&gt;Male&lt;/keyword&gt;&lt;keyword&gt;Obesity/*prevention &amp;amp; control&lt;/keyword&gt;&lt;keyword&gt;*Video Games&lt;/keyword&gt;&lt;/keywords&gt;&lt;dates&gt;&lt;year&gt;2008&lt;/year&gt;&lt;pub-dates&gt;&lt;date&gt;Sep&lt;/date&gt;&lt;/pub-dates&gt;&lt;/dates&gt;&lt;isbn&gt;1072-4710&lt;/isbn&gt;&lt;accession-num&gt;18762609&lt;/accession-num&gt;&lt;urls&gt;&lt;related-urls&gt;&lt;url&gt;http://archpedi.jamanetwork.com/data/Journals/PEDS/9220/poa80021_886_891.pdf&lt;/url&gt;&lt;/related-urls&gt;&lt;/urls&gt;&lt;electronic-resource-num&gt;10.1001/archpedi.162.9.886&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DRIVING SIMULATOR</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b3J1c2lhazwvQXV0aG9yPjxZZWFyPjIwMDg8L1llYXI+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b3J1c2lhazwvQXV0aG9yPjxZZWFyPjIwMDg8L1llYXI+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GAMEBOY</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EwPC9ZZWFyPjxS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MzkzLTQwMTwvcGFnZXM+PHZvbHVtZT43PC92b2x1bWU+PG51bWJl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GAMEPAD</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Straker&lt;/Author&gt;&lt;Year&gt;2007&lt;/Year&gt;&lt;RecNum&gt;33&lt;/RecNum&gt;&lt;DisplayText&gt;(117)&lt;/DisplayText&gt;&lt;record&gt;&lt;rec-number&gt;33&lt;/rec-number&gt;&lt;foreign-keys&gt;&lt;key app="EN" db-id="0taw5s0xtxpr5devf9kxawaepxv0xpd9wpew" timestamp="1498225460"&gt;33&lt;/key&gt;&lt;/foreign-keys&gt;&lt;ref-type name="Journal Article"&gt;17&lt;/ref-type&gt;&lt;contributors&gt;&lt;authors&gt;&lt;author&gt;Straker, L.&lt;/author&gt;&lt;author&gt;Abbott, R.&lt;/author&gt;&lt;/authors&gt;&lt;/contributors&gt;&lt;auth-address&gt;School of Physiotherapy, Curtin University of Technology, Perth, Western Australia, Australia.&lt;/auth-address&gt;&lt;titles&gt;&lt;title&gt;Effect of screen-based media on energy expenditure and heart rate in 9- to 12-year-old children&lt;/title&gt;&lt;secondary-title&gt;Pediatr Exerc Sci&lt;/secondary-title&gt;&lt;alt-title&gt;Pediatric exercise science&lt;/alt-title&gt;&lt;/titles&gt;&lt;periodical&gt;&lt;full-title&gt;Pediatr Exerc Sci&lt;/full-title&gt;&lt;/periodical&gt;&lt;pages&gt;459-71&lt;/pages&gt;&lt;volume&gt;19&lt;/volume&gt;&lt;number&gt;4&lt;/number&gt;&lt;edition&gt;2007/12/20&lt;/edition&gt;&lt;keywords&gt;&lt;keyword&gt;Child&lt;/keyword&gt;&lt;keyword&gt;Energy Metabolism&lt;/keyword&gt;&lt;keyword&gt;Female&lt;/keyword&gt;&lt;keyword&gt;*Heart Rate&lt;/keyword&gt;&lt;keyword&gt;Humans&lt;/keyword&gt;&lt;keyword&gt;Male&lt;/keyword&gt;&lt;keyword&gt;*Motion Pictures as Topic&lt;/keyword&gt;&lt;keyword&gt;Oxygen Consumption&lt;/keyword&gt;&lt;keyword&gt;Pulmonary Ventilation&lt;/keyword&gt;&lt;keyword&gt;*Video Games&lt;/keyword&gt;&lt;/keywords&gt;&lt;dates&gt;&lt;year&gt;2007&lt;/year&gt;&lt;pub-dates&gt;&lt;date&gt;Nov&lt;/date&gt;&lt;/pub-dates&gt;&lt;/dates&gt;&lt;isbn&gt;0899-8493 (Print)&amp;#xD;0899-8493&lt;/isbn&gt;&lt;accession-num&gt;18089912&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HANDHELD</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TdHJha2VyPC9BdXRob3I+PFllYXI+MjAwNzwvWWVhcj48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TdHJha2VyPC9BdXRob3I+PFllYXI+MjAwNzwvWWVhcj48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7,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MOBILE PHONE</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Arvidsson&lt;/Author&gt;&lt;Year&gt;2007&lt;/Year&gt;&lt;RecNum&gt;16&lt;/RecNum&gt;&lt;DisplayText&gt;(6)&lt;/DisplayText&gt;&lt;record&gt;&lt;rec-number&gt;16&lt;/rec-number&gt;&lt;foreign-keys&gt;&lt;key app="EN" db-id="0taw5s0xtxpr5devf9kxawaepxv0xpd9wpew" timestamp="1498225454"&gt;16&lt;/key&gt;&lt;/foreign-keys&gt;&lt;ref-type name="Journal Article"&gt;17&lt;/ref-type&gt;&lt;contributors&gt;&lt;authors&gt;&lt;author&gt;Arvidsson, D.&lt;/author&gt;&lt;author&gt;Slinde, F.&lt;/author&gt;&lt;author&gt;Larsson, S.&lt;/author&gt;&lt;author&gt;Hulthen, L.&lt;/author&gt;&lt;/authors&gt;&lt;/contributors&gt;&lt;auth-address&gt;Department of Clinical Nutrition, Sahlgrenska Academy at Goteborg University, Goteborg, Sweden. daniel.arvidsson@nutrition.gu.se&lt;/auth-address&gt;&lt;titles&gt;&lt;title&gt;Energy cost of physical activities in children: validation of SenseWear Armband&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2076-84&lt;/pages&gt;&lt;volume&gt;39&lt;/volume&gt;&lt;number&gt;11&lt;/number&gt;&lt;edition&gt;2007/11/08&lt;/edition&gt;&lt;keywords&gt;&lt;keyword&gt;Child&lt;/keyword&gt;&lt;keyword&gt;Energy Metabolism&lt;/keyword&gt;&lt;keyword&gt;*Exercise&lt;/keyword&gt;&lt;keyword&gt;Humans&lt;/keyword&gt;&lt;keyword&gt;Sweden&lt;/keyword&gt;&lt;/keywords&gt;&lt;dates&gt;&lt;year&gt;2007&lt;/year&gt;&lt;pub-dates&gt;&lt;date&gt;Nov&lt;/date&gt;&lt;/pub-dates&gt;&lt;/dates&gt;&lt;isbn&gt;0195-9131 (Print)&amp;#xD;0195-9131&lt;/isbn&gt;&lt;accession-num&gt;17986918&lt;/accession-num&gt;&lt;urls&gt;&lt;related-urls&gt;&lt;url&gt;http://ovidsp.tx.ovid.com/ovftpdfs/FPDDNCFBEFMMLK00/fs047/ovft/live/gv031/00005768/00005768-200711000-00025.pdf&lt;/url&gt;&lt;/related-urls&gt;&lt;/urls&gt;&lt;electronic-resource-num&gt;10.1249/mss.0b013e31814fb439&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NINTENDO</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aXRyZTwvQXV0aG9yPjxZZWFyPjIwMTE8L1llYXI+PFJl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jI1LTMxPC9w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aXRyZTwvQXV0aG9yPjxZZWFyPjIwMTE8L1llYXI+PFJl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jI1LTMxPC9w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82, 91, 9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PS2</w:t>
            </w:r>
          </w:p>
        </w:tc>
        <w:tc>
          <w:tcPr>
            <w:tcW w:w="4984" w:type="dxa"/>
            <w:shd w:val="clear" w:color="auto" w:fill="BFBFBF" w:themeFill="background1" w:themeFillShade="BF"/>
          </w:tcPr>
          <w:p w:rsidR="002A2355" w:rsidRPr="00EF691A" w:rsidRDefault="008A2B8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W5uaW5naGFtLUZvc3RlcjwvQXV0aG9yPjxZZWFyPjIw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ZTE4MzEtNTwvcGFnZXM+PHZvbHVtZT4xMTg8L3ZvbHVtZT48bnVtYmVyPjY8L251bWJlcj48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YW5uaW5naGFtLUZvc3RlcjwvQXV0aG9yPjxZZWFyPjIw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ZTE4MzEtNTwvcGFnZXM+PHZvbHVtZT4xMTg8L3ZvbHVtZT48bnVtYmVyPjY8L251bWJlcj48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8, 59, 11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PS3</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W5uaW5naGFtLUZvc3RlcjwvQXV0aG9yPjxZZWFyPjIw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ODE5LTIzPC9wYWdlcz48dm9s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MYW5uaW5naGFtLUZvc3RlcjwvQXV0aG9yPjxZZWFyPjIw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ODE5LTIzPC9wYWdlcz48dm9s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7, 82, 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XBOX360</w:t>
            </w:r>
          </w:p>
        </w:tc>
        <w:tc>
          <w:tcPr>
            <w:tcW w:w="4984" w:type="dxa"/>
            <w:shd w:val="clear" w:color="auto" w:fill="BFBFBF" w:themeFill="background1" w:themeFillShade="BF"/>
          </w:tcPr>
          <w:p w:rsidR="002A2355" w:rsidRPr="00EF691A" w:rsidRDefault="008A2B8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cmF2ZXM8L0F1dGhvcj48WWVhcj4yMDA4PC9ZZWFyPjxS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2ODktOTU8L3Bh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HcmF2ZXM8L0F1dGhvcj48WWVhcj4yMDA4PC9ZZWFyPjxS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2ODktOTU8L3Bh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9, 8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8A2B86" w:rsidRPr="009C2417" w:rsidTr="00126FDD">
        <w:trPr>
          <w:trHeight w:val="255"/>
        </w:trPr>
        <w:tc>
          <w:tcPr>
            <w:tcW w:w="3865" w:type="dxa"/>
            <w:shd w:val="clear" w:color="auto" w:fill="BFBFBF" w:themeFill="background1" w:themeFillShade="BF"/>
            <w:noWrap/>
          </w:tcPr>
          <w:p w:rsidR="008A2B86" w:rsidRPr="009C2417" w:rsidRDefault="008A2B86" w:rsidP="008A2B86">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tcPr>
          <w:p w:rsidR="008A2B86" w:rsidRPr="00EF691A" w:rsidRDefault="008A2B86" w:rsidP="008A2B86">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COMPILATION OF GAMES)</w:t>
            </w:r>
          </w:p>
        </w:tc>
        <w:tc>
          <w:tcPr>
            <w:tcW w:w="4984" w:type="dxa"/>
            <w:shd w:val="clear" w:color="auto" w:fill="BFBFBF" w:themeFill="background1" w:themeFillShade="BF"/>
          </w:tcPr>
          <w:p w:rsidR="008A2B86" w:rsidRPr="00EF691A" w:rsidRDefault="0013375A"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MHh0eHByNWRldmY5a3hhd2FlcHh2MHhwZDl3cGV3IiB0aW1lc3RhbXA9IjE0OTgyMjU0NjAiPjMz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ODkzLTkwMDwvcGFnZXM+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I1OS02NjwvcGFnZXM+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YwLTg8L3BhZ2VzPjx2b2x1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YWxhYnJvPC9BdXRob3I+PFllYXI+MjAwOTwvWWVhcj48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MwODY5PC9wYWdlcz48dm9sdW1lPjEw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xODIyPC9wYWdlcz48dm9sdW1lPjY8L3ZvbHVtZT48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NTE4LTI0PC9wYWdlcz48dm9sdW1l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MTU1LTYxPC9wYWdlcz48dm9sdW1l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==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00C847AA">
              <w:rPr>
                <w:rFonts w:ascii="Times New Roman" w:eastAsia="Times New Roman" w:hAnsi="Times New Roman" w:cs="Times New Roman"/>
                <w:sz w:val="18"/>
                <w:szCs w:val="18"/>
              </w:rPr>
              <w:fldChar w:fldCharType="begin">
                <w:fldData xml:space="preserve">MHh0eHByNWRldmY5a3hhd2FlcHh2MHhwZDl3cGV3IiB0aW1lc3RhbXA9IjE0OTgyMjU0NjAiPjMz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ODkzLTkwMDwvcGFnZXM+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I1OS02NjwvcGFnZXM+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7, 44, 60, 61, 66, 73, 75, 82, 86, 87, 90, 94, 102, 106, 109, 113, 117, 118, 126-128, 13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8A2B86" w:rsidRPr="009C2417" w:rsidRDefault="008A2B86" w:rsidP="008A2B86">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DANCE/AEROBICS/STEPS</w:t>
            </w: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EROBIC DANCE/DANCE</w:t>
            </w:r>
          </w:p>
        </w:tc>
        <w:tc>
          <w:tcPr>
            <w:tcW w:w="4984" w:type="dxa"/>
          </w:tcPr>
          <w:p w:rsidR="002A2355" w:rsidRPr="00EF691A" w:rsidRDefault="00B172E0"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3NSwgODcsIDkyLCAxMjcsIDEyOCwg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4Njk8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MyOC0zMTwvcGFnZXM+PHZvbHVtZT4zMTwvdm9sdW1lPjxudW1iZXI+NDwvbnVt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2MjUtMzE8L3BhZ2VzPjx2b2x1bWU+MzY8L3ZvbHVtZT48bnVtYmVyPjk8L251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MTI1OS02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MzYwLTg8L3Bh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3NSwgODcsIDkyLCAxMjcsIDEyOCwg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4Njk8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2MjUtMzE8L3BhZ2VzPjx2b2x1bWU+MzY8L3ZvbHVtZT48bnVtYmVyPjk8L251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MzYwLTg8L3Bh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 75, 87, 92, 127, 128,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IR WALKING - ASCENDING</w:t>
            </w:r>
          </w:p>
        </w:tc>
        <w:tc>
          <w:tcPr>
            <w:tcW w:w="4984" w:type="dxa"/>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YwLCA2MSwgNzUsIDExMSwgMTI3
KTwvRGlzcGxheVRleHQ+PHJlY29yZD48cmVjLW51bWJlcj42MDwvcmVjLW51bWJlcj48Zm9yZWln
bi1rZXlzPjxrZXkgYXBwPSJFTiIgZGItaWQ9IjB0YXc1czB4dHhwcjVkZXZmOWt4YXdhZXB4djB4
cGQ5d3BldyIgdGltZXN0YW1wPSIxNDk4MjI1NDcyIj42MDwva2V5PjwvZm9yZWlnbi1rZXlzPjxy
ZWYtdHlwZSBuYW1lPSJKb3VybmFsIEFydGljbGUiPjE3PC9yZWYtdHlwZT48Y29udHJpYnV0b3Jz
PjxhdXRob3JzPjxhdXRob3I+QmFuZXJqZWUsIEIuPC9hdXRob3I+PGF1dGhvcj5TYWhhLCBOLjwv
YXV0aG9yPjwvYXV0aG9ycz48L2NvbnRyaWJ1dG9ycz48dGl0bGVzPjx0aXRsZT5FbmVyZ3kgaW50
YWtlIGFuZCBleHBlbmRpdHVyZSBvZiBJbmRpYW4gc2Nob29sYm95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DgzLTkwPC9wYWdl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c5LTgyPC9wYWdlcz48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U2NodW5hPC9BdXRob3I+PFllYXI+MjAx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jU5LTY2PC9wYWdlcz48dm9sdW1lPjM2PC92b2x1bWU+PG51bWJlcj43PC9udW1i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YwLCA2MSwgNzUsIDExMSwgMTI3
KTwvRGlzcGxheVRleHQ+PHJlY29yZD48cmVjLW51bWJlcj42MDwvcmVjLW51bWJlcj48Zm9yZWln
bi1rZXlzPjxrZXkgYXBwPSJFTiIgZGItaWQ9IjB0YXc1czB4dHhwcjVkZXZmOWt4YXdhZXB4djB4
cGQ5d3BldyIgdGltZXN0YW1wPSIxNDk4MjI1NDcyIj42MDwva2V5PjwvZm9yZWlnbi1rZXlzPjxy
ZWYtdHlwZSBuYW1lPSJKb3VybmFsIEFydGljbGUiPjE3PC9yZWYtdHlwZT48Y29udHJpYnV0b3Jz
PjxhdXRob3JzPjxhdXRob3I+QmFuZXJqZWUsIEIuPC9hdXRob3I+PGF1dGhvcj5TYWhhLCBOLjwv
YXV0aG9yPjwvYXV0aG9ycz48L2NvbnRyaWJ1dG9ycz48dGl0bGVzPjx0aXRsZT5FbmVyZ3kgaW50
YWtlIGFuZCBleHBlbmRpdHVyZSBvZiBJbmRpYW4gc2Nob29sYm95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DgzLTkwPC9wYWdl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c5LTgyPC9wYWdlcz48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U2NodW5hPC9BdXRob3I+PFllYXI+MjAx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jU5LTY2PC9wYWdlcz48dm9sdW1lPjM2PC92b2x1bWU+PG51bWJlcj43PC9udW1i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 60, 61, 75, 111, 12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IR WALKING - ASCENDING 80 STEPS/MIN</w:t>
            </w:r>
          </w:p>
        </w:tc>
        <w:tc>
          <w:tcPr>
            <w:tcW w:w="4984" w:type="dxa"/>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QZmVpZmZlcjwvQXV0aG9yPjxZZWFyPjIwMDY8L1llYXI+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QZmVpZmZlcjwvQXV0aG9yPjxZZWFyPjIwMDY8L1llYXI+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8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IR WALKING - ASCENDING/DESCENDING</w:t>
            </w:r>
          </w:p>
        </w:tc>
        <w:tc>
          <w:tcPr>
            <w:tcW w:w="4984" w:type="dxa"/>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cnZpZHNzb248L0F1dGhvcj48WWVhcj4yMDA5PC9ZZWFy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2MDMt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1NS02MTwvcGFnZXM+PHZvbHVtZT4zNzwv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BcnZpZHNzb248L0F1dGhvcj48WWVhcj4yMDA5PC9ZZWFy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2MDMt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1NS02MTwvcGFnZXM+PHZvbHVtZT4zNzwv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 16, 51, 10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IR WALKING - DESCENDING</w:t>
            </w:r>
          </w:p>
        </w:tc>
        <w:tc>
          <w:tcPr>
            <w:tcW w:w="4984" w:type="dxa"/>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Banerjee&lt;/Author&gt;&lt;Year&gt;1972&lt;/Year&gt;&lt;RecNum&gt;60&lt;/RecNum&gt;&lt;DisplayText&gt;(10)&lt;/DisplayText&gt;&lt;record&gt;&lt;rec-number&gt;60&lt;/rec-number&gt;&lt;foreign-keys&gt;&lt;key app="EN" db-id="0taw5s0xtxpr5devf9kxawaepxv0xpd9wpew" timestamp="1498225472"&gt;60&lt;/key&gt;&lt;/foreign-keys&gt;&lt;ref-type name="Journal Article"&gt;17&lt;/ref-type&gt;&lt;contributors&gt;&lt;authors&gt;&lt;author&gt;Banerjee, B.&lt;/author&gt;&lt;author&gt;Saha, N.&lt;/author&gt;&lt;/authors&gt;&lt;/contributors&gt;&lt;titles&gt;&lt;title&gt;Energy intake and expenditure of Indian schoolboy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483-90&lt;/pages&gt;&lt;volume&gt;27&lt;/volume&gt;&lt;number&gt;3&lt;/number&gt;&lt;edition&gt;1972/05/01&lt;/edition&gt;&lt;keywords&gt;&lt;keyword&gt;Activities of Daily Living&lt;/keyword&gt;&lt;keyword&gt;Adolescent&lt;/keyword&gt;&lt;keyword&gt;Blood Pressure&lt;/keyword&gt;&lt;keyword&gt;Body Height&lt;/keyword&gt;&lt;keyword&gt;Body Weight&lt;/keyword&gt;&lt;keyword&gt;Child&lt;/keyword&gt;&lt;keyword&gt;*Ethnic Groups&lt;/keyword&gt;&lt;keyword&gt;Humans&lt;/keyword&gt;&lt;keyword&gt;India&lt;/keyword&gt;&lt;keyword&gt;Male&lt;/keyword&gt;&lt;keyword&gt;Metabolism&lt;/keyword&gt;&lt;keyword&gt;*Oxygen Consumption&lt;/keyword&gt;&lt;keyword&gt;Pulse&lt;/keyword&gt;&lt;keyword&gt;Respiration&lt;/keyword&gt;&lt;keyword&gt;Singapore&lt;/keyword&gt;&lt;/keywords&gt;&lt;dates&gt;&lt;year&gt;1972&lt;/year&gt;&lt;pub-dates&gt;&lt;date&gt;May&lt;/date&gt;&lt;/pub-dates&gt;&lt;/dates&gt;&lt;isbn&gt;0007-1145 (Print)&amp;#xD;0007-1145&lt;/isbn&gt;&lt;accession-num&gt;5031174&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EP BOARD</w:t>
            </w:r>
          </w:p>
        </w:tc>
        <w:tc>
          <w:tcPr>
            <w:tcW w:w="4984" w:type="dxa"/>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Arvidsson&lt;/Author&gt;&lt;Year&gt;2007&lt;/Year&gt;&lt;RecNum&gt;16&lt;/RecNum&gt;&lt;DisplayText&gt;(6)&lt;/DisplayText&gt;&lt;record&gt;&lt;rec-number&gt;16&lt;/rec-number&gt;&lt;foreign-keys&gt;&lt;key app="EN" db-id="0taw5s0xtxpr5devf9kxawaepxv0xpd9wpew" timestamp="1498225454"&gt;16&lt;/key&gt;&lt;/foreign-keys&gt;&lt;ref-type name="Journal Article"&gt;17&lt;/ref-type&gt;&lt;contributors&gt;&lt;authors&gt;&lt;author&gt;Arvidsson, D.&lt;/author&gt;&lt;author&gt;Slinde, F.&lt;/author&gt;&lt;author&gt;Larsson, S.&lt;/author&gt;&lt;author&gt;Hulthen, L.&lt;/author&gt;&lt;/authors&gt;&lt;/contributors&gt;&lt;auth-address&gt;Department of Clinical Nutrition, Sahlgrenska Academy at Goteborg University, Goteborg, Sweden. daniel.arvidsson@nutrition.gu.se&lt;/auth-address&gt;&lt;titles&gt;&lt;title&gt;Energy cost of physical activities in children: validation of SenseWear Armband&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2076-84&lt;/pages&gt;&lt;volume&gt;39&lt;/volume&gt;&lt;number&gt;11&lt;/number&gt;&lt;edition&gt;2007/11/08&lt;/edition&gt;&lt;keywords&gt;&lt;keyword&gt;Child&lt;/keyword&gt;&lt;keyword&gt;Energy Metabolism&lt;/keyword&gt;&lt;keyword&gt;*Exercise&lt;/keyword&gt;&lt;keyword&gt;Humans&lt;/keyword&gt;&lt;keyword&gt;Sweden&lt;/keyword&gt;&lt;/keywords&gt;&lt;dates&gt;&lt;year&gt;2007&lt;/year&gt;&lt;pub-dates&gt;&lt;date&gt;Nov&lt;/date&gt;&lt;/pub-dates&gt;&lt;/dates&gt;&lt;isbn&gt;0195-9131 (Print)&amp;#xD;0195-9131&lt;/isbn&gt;&lt;accession-num&gt;17986918&lt;/accession-num&gt;&lt;urls&gt;&lt;related-urls&gt;&lt;url&gt;http://ovidsp.tx.ovid.com/ovftpdfs/FPDDNCFBEFMMLK00/fs047/ovft/live/gv031/00005768/00005768-200711000-00025.pdf&lt;/url&gt;&lt;/related-urls&gt;&lt;/urls&gt;&lt;electronic-resource-num&gt;10.1249/mss.0b013e31814fb439&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EPPING - HEIGHT 30%-50% LEG LENGTH</w:t>
            </w:r>
          </w:p>
        </w:tc>
        <w:tc>
          <w:tcPr>
            <w:tcW w:w="4984" w:type="dxa"/>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Cicutti&lt;/Author&gt;&lt;Year&gt;1991&lt;/Year&gt;&lt;RecNum&gt;63&lt;/RecNum&gt;&lt;DisplayText&gt;(20)&lt;/DisplayText&gt;&lt;record&gt;&lt;rec-number&gt;63&lt;/rec-number&gt;&lt;foreign-keys&gt;&lt;key app="EN" db-id="0taw5s0xtxpr5devf9kxawaepxv0xpd9wpew" timestamp="1498225474"&gt;63&lt;/key&gt;&lt;/foreign-keys&gt;&lt;ref-type name="Journal Article"&gt;17&lt;/ref-type&gt;&lt;contributors&gt;&lt;authors&gt;&lt;author&gt;Cicutti, N.&lt;/author&gt;&lt;author&gt;Jette, M.&lt;/author&gt;&lt;author&gt;Sidney, K.&lt;/author&gt;&lt;/authors&gt;&lt;/contributors&gt;&lt;auth-address&gt;Department of Kinanthropology, University of Ottawa.&lt;/auth-address&gt;&lt;titles&gt;&lt;title&gt;Effect of leg length on bench stepping efficiency in children&lt;/title&gt;&lt;secondary-title&gt;Can J Sport Sci&lt;/secondary-title&gt;&lt;alt-title&gt;Canadian journal of sport sciences = Journal canadien des sciences du sport&lt;/alt-title&gt;&lt;/titles&gt;&lt;periodical&gt;&lt;full-title&gt;Can J Sport Sci&lt;/full-title&gt;&lt;abbr-1&gt;Canadian journal of sport sciences = Journal canadien des sciences du sport&lt;/abbr-1&gt;&lt;/periodical&gt;&lt;alt-periodical&gt;&lt;full-title&gt;Can J Sport Sci&lt;/full-title&gt;&lt;abbr-1&gt;Canadian journal of sport sciences = Journal canadien des sciences du sport&lt;/abbr-1&gt;&lt;/alt-periodical&gt;&lt;pages&gt;58-63&lt;/pages&gt;&lt;volume&gt;16&lt;/volume&gt;&lt;number&gt;1&lt;/number&gt;&lt;edition&gt;1991/03/01&lt;/edition&gt;&lt;keywords&gt;&lt;keyword&gt;Body Height&lt;/keyword&gt;&lt;keyword&gt;Body Weight&lt;/keyword&gt;&lt;keyword&gt;Child&lt;/keyword&gt;&lt;keyword&gt;*Exercise Test&lt;/keyword&gt;&lt;keyword&gt;*Gait&lt;/keyword&gt;&lt;keyword&gt;*Heart Rate&lt;/keyword&gt;&lt;keyword&gt;Humans&lt;/keyword&gt;&lt;keyword&gt;Knee Joint&lt;/keyword&gt;&lt;keyword&gt;*Leg&lt;/keyword&gt;&lt;keyword&gt;Male&lt;/keyword&gt;&lt;keyword&gt;Oxygen Consumption/*physiology&lt;/keyword&gt;&lt;keyword&gt;Respiratory Function Tests&lt;/keyword&gt;&lt;keyword&gt;Somatotypes&lt;/keyword&gt;&lt;/keywords&gt;&lt;dates&gt;&lt;year&gt;1991&lt;/year&gt;&lt;pub-dates&gt;&lt;date&gt;Mar&lt;/date&gt;&lt;/pub-dates&gt;&lt;/dates&gt;&lt;isbn&gt;0833-1235 (Print)&amp;#xD;0833-1235&lt;/isbn&gt;&lt;accession-num&gt;1645218&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HOUSEKEEPING/WORK</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EDMAKING</w:t>
            </w:r>
          </w:p>
        </w:tc>
        <w:tc>
          <w:tcPr>
            <w:tcW w:w="4984" w:type="dxa"/>
            <w:shd w:val="clear" w:color="auto" w:fill="BFBFBF" w:themeFill="background1" w:themeFillShade="BF"/>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2MCwgOTUpPC9EaXNwbGF5VGV4dD48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2MCwgOTUpPC9EaXNwbGF5VGV4dD48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4, 60, 9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ARPENTRY</w:t>
            </w:r>
          </w:p>
        </w:tc>
        <w:tc>
          <w:tcPr>
            <w:tcW w:w="4984" w:type="dxa"/>
            <w:shd w:val="clear" w:color="auto" w:fill="BFBFBF" w:themeFill="background1" w:themeFillShade="BF"/>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Taylor&lt;/Author&gt;&lt;Year&gt;1951&lt;/Year&gt;&lt;RecNum&gt;65&lt;/RecNum&gt;&lt;DisplayText&gt;(123)&lt;/DisplayText&gt;&lt;record&gt;&lt;rec-number&gt;65&lt;/rec-number&gt;&lt;foreign-keys&gt;&lt;key app="EN" db-id="0taw5s0xtxpr5devf9kxawaepxv0xpd9wpew" timestamp="1498225475"&gt;65&lt;/key&gt;&lt;/foreign-keys&gt;&lt;ref-type name="Journal Article"&gt;17&lt;/ref-type&gt;&lt;contributors&gt;&lt;authors&gt;&lt;author&gt;Taylor, C. M.&lt;/author&gt;&lt;author&gt;Pye, O. F.&lt;/author&gt;&lt;author&gt;Schafer, M.&lt;/author&gt;&lt;author&gt;Wing, S.&lt;/author&gt;&lt;/authors&gt;&lt;/contributors&gt;&lt;titles&gt;&lt;title&gt;The energy expenditure of boys and girls 9 to 11 years of age (1) washing and wiping dishes, (2) boys engaged in carpentry, and (3) girls sew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95-303&lt;/pages&gt;&lt;volume&gt;44&lt;/volume&gt;&lt;number&gt;2&lt;/number&gt;&lt;edition&gt;1951/06/01&lt;/edition&gt;&lt;keywords&gt;&lt;keyword&gt;*Energy Metabolism&lt;/keyword&gt;&lt;keyword&gt;*Exercise&lt;/keyword&gt;&lt;keyword&gt;Female&lt;/keyword&gt;&lt;keyword&gt;Humans&lt;/keyword&gt;&lt;keyword&gt;Male&lt;/keyword&gt;&lt;keyword&gt;*Energy&lt;/keyword&gt;&lt;/keywords&gt;&lt;dates&gt;&lt;year&gt;1951&lt;/year&gt;&lt;pub-dates&gt;&lt;date&gt;Jun&lt;/date&gt;&lt;/pub-dates&gt;&lt;/dates&gt;&lt;isbn&gt;0022-3166 (Print)&amp;#xD;0022-3166&lt;/isbn&gt;&lt;accession-num&gt;14851091&lt;/accession-num&gt;&lt;urls&gt;&lt;related-urls&gt;&lt;url&gt;http://jn.nutrition.org/content/44/2/295.full.pdf&lt;/url&gt;&lt;/related-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DRESSING AND UNDRESSING</w:t>
            </w:r>
          </w:p>
        </w:tc>
        <w:tc>
          <w:tcPr>
            <w:tcW w:w="4984" w:type="dxa"/>
            <w:shd w:val="clear" w:color="auto" w:fill="BFBFBF" w:themeFill="background1" w:themeFillShade="BF"/>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xMjEsIDEzNSk8L0Rpc3BsYXlUZXh0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EyMy0zMTwvcGFnZXM+PHZvbHVtZT4zNjwvdm9sdW1lPjxu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xMjEsIDEzNSk8L0Rpc3BsYXlUZXh0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4, 121,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DUSTING</w:t>
            </w:r>
          </w:p>
        </w:tc>
        <w:tc>
          <w:tcPr>
            <w:tcW w:w="4984" w:type="dxa"/>
            <w:shd w:val="clear" w:color="auto" w:fill="BFBFBF" w:themeFill="background1" w:themeFillShade="BF"/>
          </w:tcPr>
          <w:p w:rsidR="002A2355" w:rsidRPr="00EF691A" w:rsidRDefault="00971B27"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IZWlsPC9BdXRob3I+PFllYXI+MjAwNjwvWWVhcj48UmVj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xNjI1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IZWlsPC9BdXRob3I+PFllYXI+MjAwNjwvWWVhcj48UmVj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xNjI1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4, 9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DUSTING AND SWEEPING</w:t>
            </w:r>
          </w:p>
        </w:tc>
        <w:tc>
          <w:tcPr>
            <w:tcW w:w="4984" w:type="dxa"/>
            <w:shd w:val="clear" w:color="auto" w:fill="BFBFBF" w:themeFill="background1" w:themeFillShade="BF"/>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2MSk8L0Rpc3BsYXlUZXh0PjxyZWNv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2MSk8L0Rpc3BsYXlUZXh0PjxyZWNv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 6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ANGING OUT WASHING</w:t>
            </w:r>
          </w:p>
        </w:tc>
        <w:tc>
          <w:tcPr>
            <w:tcW w:w="4984" w:type="dxa"/>
            <w:shd w:val="clear" w:color="auto" w:fill="BFBFBF" w:themeFill="background1" w:themeFillShade="BF"/>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Ridley&lt;/Author&gt;&lt;Year&gt;2016&lt;/Year&gt;&lt;RecNum&gt;133&lt;/RecNum&gt;&lt;DisplayText&gt;(95)&lt;/DisplayText&gt;&lt;record&gt;&lt;rec-number&gt;133&lt;/rec-number&gt;&lt;foreign-keys&gt;&lt;key app="EN" db-id="0taw5s0xtxpr5devf9kxawaepxv0xpd9wpew" timestamp="1498226002"&gt;133&lt;/key&gt;&lt;/foreign-keys&gt;&lt;ref-type name="Journal Article"&gt;17&lt;/ref-type&gt;&lt;contributors&gt;&lt;authors&gt;&lt;author&gt;Ridley, K.&lt;/author&gt;&lt;author&gt;Olds, T.&lt;/author&gt;&lt;/authors&gt;&lt;/contributors&gt;&lt;auth-address&gt;Sport, Health, and Physical Education (SHAPE) Research Centre, School of Education, Flinders University, Australia.&lt;/auth-address&gt;&lt;titles&gt;&lt;title&gt;The energy cost of household chores, rollerblading, and riding scooters in 9- to 14-year-old children&lt;/title&gt;&lt;secondary-title&gt;J Phys Act Health&lt;/secondary-title&gt;&lt;/titles&gt;&lt;periodical&gt;&lt;full-title&gt;J Phys Act Health&lt;/full-title&gt;&lt;/periodical&gt;&lt;pages&gt;S75-7&lt;/pages&gt;&lt;volume&gt;13&lt;/volume&gt;&lt;number&gt;6 Suppl 1&lt;/number&gt;&lt;dates&gt;&lt;year&gt;2016&lt;/year&gt;&lt;pub-dates&gt;&lt;date&gt;Jun&lt;/date&gt;&lt;/pub-dates&gt;&lt;/dates&gt;&lt;isbn&gt;1543-5474 (Electronic)&amp;#xD;1543-3080 (Linking)&lt;/isbn&gt;&lt;accession-num&gt;27392385&lt;/accession-num&gt;&lt;urls&gt;&lt;related-urls&gt;&lt;url&gt;https://www.ncbi.nlm.nih.gov/pubmed/27392385&lt;/url&gt;&lt;/related-urls&gt;&lt;/urls&gt;&lt;electronic-resource-num&gt;10.1123/jpah.2015-0706&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OUSEWORK</w:t>
            </w:r>
          </w:p>
        </w:tc>
        <w:tc>
          <w:tcPr>
            <w:tcW w:w="4984" w:type="dxa"/>
            <w:shd w:val="clear" w:color="auto" w:fill="BFBFBF" w:themeFill="background1" w:themeFillShade="BF"/>
          </w:tcPr>
          <w:p w:rsidR="002A2355" w:rsidRPr="00EF691A" w:rsidRDefault="00971B27"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EwOCwgMTM1KTwvRGlzcGxheVRl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zMDg2OTwvcGFnZXM+PHZvbHVtZT4xMDwvdm9sdW1lPjxudW1iZXI+NjwvbnVtYmVyPjxl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EwOCwgMTM1KTwvRGlzcGxheVRl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zMDg2OTwvcGFnZXM+PHZvbHVtZT4xMDwvdm9sdW1lPjxudW1iZXI+NjwvbnVtYmVyPjxl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 108,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395BC1"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LAUNDRY</w:t>
            </w:r>
          </w:p>
        </w:tc>
        <w:tc>
          <w:tcPr>
            <w:tcW w:w="4984" w:type="dxa"/>
            <w:shd w:val="clear" w:color="auto" w:fill="BFBFBF" w:themeFill="background1" w:themeFillShade="BF"/>
          </w:tcPr>
          <w:p w:rsidR="002A2355" w:rsidRPr="00395BC1" w:rsidRDefault="00A14777" w:rsidP="00C847A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MTI4KTwvRGlzcGxheVRleHQ+PHJl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EzNjAtODwvcGFnZXM+PHZvbHVtZT40Mzwvdm9sdW1lPjxudW1iZXI+NzwvbnVtYmVyPjxl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MTI4KTwvRGlzcGxheVRleHQ+PHJl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EzNjAtODwvcGFnZXM+PHZvbHVtZT40Mzwvdm9sdW1lPjxudW1iZXI+NzwvbnVtYmVyPjxl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395BC1">
              <w:rPr>
                <w:rFonts w:ascii="Times New Roman" w:eastAsia="Times New Roman" w:hAnsi="Times New Roman" w:cs="Times New Roman"/>
                <w:sz w:val="18"/>
                <w:szCs w:val="18"/>
              </w:rPr>
            </w:r>
            <w:r w:rsidRPr="00395BC1">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7, 128)</w:t>
            </w:r>
            <w:r w:rsidRPr="00395BC1">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395BC1"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LOADING/UNLOADING BOXES</w:t>
            </w:r>
          </w:p>
        </w:tc>
        <w:tc>
          <w:tcPr>
            <w:tcW w:w="4984" w:type="dxa"/>
            <w:shd w:val="clear" w:color="auto" w:fill="BFBFBF" w:themeFill="background1" w:themeFillShade="BF"/>
          </w:tcPr>
          <w:p w:rsidR="002A2355" w:rsidRPr="00395BC1" w:rsidRDefault="00971B27" w:rsidP="00C847A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Lee&lt;/Author&gt;&lt;Year&gt;2016&lt;/Year&gt;&lt;RecNum&gt;137&lt;/RecNum&gt;&lt;DisplayText&gt;(61)&lt;/DisplayText&gt;&lt;record&gt;&lt;rec-number&gt;137&lt;/rec-number&gt;&lt;foreign-keys&gt;&lt;key app="EN" db-id="0taw5s0xtxpr5devf9kxawaepxv0xpd9wpew" timestamp="1498226002"&gt;137&lt;/key&gt;&lt;/foreign-keys&gt;&lt;ref-type name="Journal Article"&gt;17&lt;/ref-type&gt;&lt;contributors&gt;&lt;authors&gt;&lt;author&gt;Lee, J. M.&lt;/author&gt;&lt;author&gt;Saint-Maurice, P. F.&lt;/author&gt;&lt;author&gt;Kim, Y.&lt;/author&gt;&lt;author&gt;Gaesser, G. A.&lt;/author&gt;&lt;author&gt;Welk, G.&lt;/author&gt;&lt;/authors&gt;&lt;/contributors&gt;&lt;auth-address&gt;Dept of School of Health, Physical Education, and Recreation, University of Nebraska at Omaha.&lt;/auth-address&gt;&lt;titles&gt;&lt;title&gt;Activity energy expenditure in youth: sex, age, and body size patterns&lt;/title&gt;&lt;secondary-title&gt;J Phys Act Health&lt;/secondary-title&gt;&lt;/titles&gt;&lt;periodical&gt;&lt;full-title&gt;J Phys Act Health&lt;/full-title&gt;&lt;/periodical&gt;&lt;pages&gt;S62-70&lt;/pages&gt;&lt;volume&gt;13&lt;/volume&gt;&lt;number&gt;6 Suppl 1&lt;/number&gt;&lt;dates&gt;&lt;year&gt;2016&lt;/year&gt;&lt;pub-dates&gt;&lt;date&gt;Jun&lt;/date&gt;&lt;/pub-dates&gt;&lt;/dates&gt;&lt;isbn&gt;1543-5474 (Electronic)&amp;#xD;1543-3080 (Linking)&lt;/isbn&gt;&lt;accession-num&gt;27392382&lt;/accession-num&gt;&lt;urls&gt;&lt;related-urls&gt;&lt;url&gt;https://www.ncbi.nlm.nih.gov/pubmed/27392382&lt;/url&gt;&lt;/related-urls&gt;&lt;/urls&gt;&lt;electronic-resource-num&gt;10.1123/jpah.2016-0014&lt;/electronic-resource-num&gt;&lt;/record&gt;&lt;/Cite&gt;&lt;/EndNote&gt;</w:instrText>
            </w:r>
            <w:r w:rsidRPr="00395BC1">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w:t>
            </w:r>
            <w:r w:rsidRPr="00395BC1">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395BC1"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SETTING THE TABLE</w:t>
            </w:r>
          </w:p>
        </w:tc>
        <w:tc>
          <w:tcPr>
            <w:tcW w:w="4984" w:type="dxa"/>
            <w:shd w:val="clear" w:color="auto" w:fill="BFBFBF" w:themeFill="background1" w:themeFillShade="BF"/>
          </w:tcPr>
          <w:p w:rsidR="002A2355" w:rsidRPr="00395BC1" w:rsidRDefault="00444526" w:rsidP="00C847A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Ridley&lt;/Author&gt;&lt;Year&gt;2016&lt;/Year&gt;&lt;RecNum&gt;133&lt;/RecNum&gt;&lt;DisplayText&gt;(95)&lt;/DisplayText&gt;&lt;record&gt;&lt;rec-number&gt;133&lt;/rec-number&gt;&lt;foreign-keys&gt;&lt;key app="EN" db-id="0taw5s0xtxpr5devf9kxawaepxv0xpd9wpew" timestamp="1498226002"&gt;133&lt;/key&gt;&lt;/foreign-keys&gt;&lt;ref-type name="Journal Article"&gt;17&lt;/ref-type&gt;&lt;contributors&gt;&lt;authors&gt;&lt;author&gt;Ridley, K.&lt;/author&gt;&lt;author&gt;Olds, T.&lt;/author&gt;&lt;/authors&gt;&lt;/contributors&gt;&lt;auth-address&gt;Sport, Health, and Physical Education (SHAPE) Research Centre, School of Education, Flinders University, Australia.&lt;/auth-address&gt;&lt;titles&gt;&lt;title&gt;The energy cost of household chores, rollerblading, and riding scooters in 9- to 14-year-old children&lt;/title&gt;&lt;secondary-title&gt;J Phys Act Health&lt;/secondary-title&gt;&lt;/titles&gt;&lt;periodical&gt;&lt;full-title&gt;J Phys Act Health&lt;/full-title&gt;&lt;/periodical&gt;&lt;pages&gt;S75-7&lt;/pages&gt;&lt;volume&gt;13&lt;/volume&gt;&lt;number&gt;6 Suppl 1&lt;/number&gt;&lt;dates&gt;&lt;year&gt;2016&lt;/year&gt;&lt;pub-dates&gt;&lt;date&gt;Jun&lt;/date&gt;&lt;/pub-dates&gt;&lt;/dates&gt;&lt;isbn&gt;1543-5474 (Electronic)&amp;#xD;1543-3080 (Linking)&lt;/isbn&gt;&lt;accession-num&gt;27392385&lt;/accession-num&gt;&lt;urls&gt;&lt;related-urls&gt;&lt;url&gt;https://www.ncbi.nlm.nih.gov/pubmed/27392385&lt;/url&gt;&lt;/related-urls&gt;&lt;/urls&gt;&lt;electronic-resource-num&gt;10.1123/jpah.2015-0706&lt;/electronic-resource-num&gt;&lt;/record&gt;&lt;/Cite&gt;&lt;/EndNote&gt;</w:instrText>
            </w:r>
            <w:r w:rsidRPr="00395BC1">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5)</w:t>
            </w:r>
            <w:r w:rsidRPr="00395BC1">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395BC1"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SHOVELLING</w:t>
            </w:r>
          </w:p>
        </w:tc>
        <w:tc>
          <w:tcPr>
            <w:tcW w:w="4984" w:type="dxa"/>
            <w:shd w:val="clear" w:color="auto" w:fill="BFBFBF" w:themeFill="background1" w:themeFillShade="BF"/>
          </w:tcPr>
          <w:p w:rsidR="002A2355" w:rsidRPr="00395BC1" w:rsidRDefault="00444526" w:rsidP="00D0177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fldChar w:fldCharType="begin">
                <w:fldData xml:space="preserve">PEVuZE5vdGU+PENpdGU+PEF1dGhvcj5IYXJyZWxsPC9BdXRob3I+PFllYXI+MjAwNTwvWWVhcj48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zMjktMzY8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MwODY5PC9wYWdlcz48dm9sdW1lPjEwPC92b2x1bWU+PG51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IYXJyZWxsPC9BdXRob3I+PFllYXI+MjAwNTwvWWVhcj48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zMjktMzY8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MwODY5PC9wYWdlcz48dm9sdW1lPjEwPC92b2x1bWU+PG51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395BC1">
              <w:rPr>
                <w:rFonts w:ascii="Times New Roman" w:eastAsia="Times New Roman" w:hAnsi="Times New Roman" w:cs="Times New Roman"/>
                <w:sz w:val="18"/>
                <w:szCs w:val="18"/>
              </w:rPr>
            </w:r>
            <w:r w:rsidRPr="00395BC1">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2, 75)</w:t>
            </w:r>
            <w:r w:rsidRPr="00395BC1">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395BC1" w:rsidRDefault="002A2355" w:rsidP="009C2417">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SWEEPING</w:t>
            </w:r>
          </w:p>
        </w:tc>
        <w:tc>
          <w:tcPr>
            <w:tcW w:w="4984" w:type="dxa"/>
            <w:shd w:val="clear" w:color="auto" w:fill="BFBFBF" w:themeFill="background1" w:themeFillShade="BF"/>
          </w:tcPr>
          <w:p w:rsidR="002A2355" w:rsidRPr="00395BC1" w:rsidRDefault="00444526" w:rsidP="00D0177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MzAsIDQ0LCA3NSwgODcsIDEwOSwg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Tc3LTg1PC9wYWdlcz48dm9sdW1lPjQ0PC92b2x1bWU+PG51bWJlcj42PC9udW1i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Y5PC9wYWdlcz48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E1NS02MTwvcGFnZXM+PHZvbHVtZT4zNzwvdm9sdW1lPjxudW1iZXI+MTwvbnVtYmVyPjxl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yNTktNjY8L3BhZ2VzPjx2b2x1bWU+MzY8L3ZvbHVtZT48bnVt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MzAsIDQ0LCA3NSwgODcsIDEwOSwg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Tc3LTg1PC9wYWdlcz48dm9sdW1lPjQ0PC92b2x1bWU+PG51bWJlcj42PC9udW1i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Y5PC9wYWdlcz48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yNTktNjY8L3BhZ2VzPjx2b2x1bWU+MzY8L3ZvbHVtZT48bnVt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395BC1">
              <w:rPr>
                <w:rFonts w:ascii="Times New Roman" w:eastAsia="Times New Roman" w:hAnsi="Times New Roman" w:cs="Times New Roman"/>
                <w:sz w:val="18"/>
                <w:szCs w:val="18"/>
              </w:rPr>
            </w:r>
            <w:r w:rsidRPr="00395BC1">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3, 30, 44, 75, 87, 109, 127, 128)</w:t>
            </w:r>
            <w:r w:rsidRPr="00395BC1">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ACUUMING</w:t>
            </w:r>
          </w:p>
        </w:tc>
        <w:tc>
          <w:tcPr>
            <w:tcW w:w="4984" w:type="dxa"/>
            <w:shd w:val="clear" w:color="auto" w:fill="BFBFBF" w:themeFill="background1" w:themeFillShade="BF"/>
          </w:tcPr>
          <w:p w:rsidR="002A2355" w:rsidRPr="00EF691A" w:rsidRDefault="0044452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DQsIDc1LCA5Nik8L0Rpc3BsYXlU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xNzctODU8L3Bh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zMDg2OTwvcGFnZXM+PHZvbHVtZT4xMDwvdm9sdW1lPjxudW1iZXI+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jktMzY8L3BhZ2VzPjx2b2x1bWU+Njk8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DQsIDc1LCA5Nik8L0Rpc3BsYXlU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xNzctODU8L3Bh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zMDg2OTwvcGFnZXM+PHZvbHVtZT4xMDwvdm9sdW1lPjxudW1iZXI+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3, 44, 75, 9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SHING THE DISHES</w:t>
            </w:r>
          </w:p>
        </w:tc>
        <w:tc>
          <w:tcPr>
            <w:tcW w:w="4984" w:type="dxa"/>
            <w:shd w:val="clear" w:color="auto" w:fill="BFBFBF" w:themeFill="background1" w:themeFillShade="BF"/>
          </w:tcPr>
          <w:p w:rsidR="002A2355" w:rsidRPr="00EF691A" w:rsidRDefault="0044452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aWRsZXk8L0F1dGhvcj48WWVhcj4yMDE2PC9ZZWFyPjxS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I5LTM2PC9wYWdlcz48dm9s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yOTUtMzAzPC9wYWdlcz48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SaWRsZXk8L0F1dGhvcj48WWVhcj4yMDE2PC9ZZWFyPjxS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I5LTM2PC9wYWdlcz48dm9s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yOTUtMzAzPC9wYWdlcz48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5, 96, 1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LYING</w:t>
            </w: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QUIETLY LYING</w:t>
            </w:r>
          </w:p>
        </w:tc>
        <w:tc>
          <w:tcPr>
            <w:tcW w:w="4984" w:type="dxa"/>
          </w:tcPr>
          <w:p w:rsidR="002A2355" w:rsidRPr="00EF691A" w:rsidRDefault="0044452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NTU8L1JlY051bT48cmVjb3JkPjxyZWMtbnVtYmVyPjU1PC9yZWMtbnVtYmVyPjxmb3JlaWduLWtl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bW9yaW08L0F1dGhvcj48WWVhcj4yMDA3PC9ZZWFyPjxS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jQ5LTU2PC9wYWdlcz48dm9sdW1lPjI8L3ZvbHVtZT48bnVt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0ODMtOTA8L3BhZ2VzPjx2b2x1bWU+Mjc8L3ZvbHVtZT48bnVtYmVy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4xNzE0LTIwPC9wYWdlcz48dm9sdW1l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ExNzctODU8L3BhZ2VzPjx2b2x1bWU+NDQ8L3ZvbHVtZT48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jE4MjI8L3BhZ2VzPjx2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00C847AA">
              <w:rPr>
                <w:rFonts w:ascii="Times New Roman" w:eastAsia="Times New Roman" w:hAnsi="Times New Roman" w:cs="Times New Roman"/>
                <w:sz w:val="18"/>
                <w:szCs w:val="18"/>
              </w:rPr>
              <w:fldChar w:fldCharType="begin">
                <w:fldData xml:space="preserve">NTU8L1JlY051bT48cmVjb3JkPjxyZWMtbnVtYmVyPjU1PC9yZWMtbnVtYmVyPjxmb3JlaWduLWtl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 6, 10, 11, 17, 23, 36, 41, 44, 48, 59, 65, 73, 87, 88, 90, 104, 127, 12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TCHING TV/DVD - LYING</w:t>
            </w:r>
          </w:p>
        </w:tc>
        <w:tc>
          <w:tcPr>
            <w:tcW w:w="4984" w:type="dxa"/>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bW9yaW08L0F1dGhvcj48WWVhcj4yMDA3PC9ZZWFyPjxS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ODkzLTkwMDwvcGFnZXM+PHZvbHVtZT43MTwvdm9sdW1lPjxudW1iZXI+NDwvbnVtYmVy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BbW9yaW08L0F1dGhvcj48WWVhcj4yMDA3PC9ZZWFyPjxS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ODkzLTkwMDwvcGFnZXM+PHZvbHVtZT43MTwvdm9sdW1lPjxudW1iZXI+NDwvbnVtYmVy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 12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QUIET PLAY/SCHOOLWORK/TELEVISION (SITTING)</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TS AND CRAFTS</w:t>
            </w:r>
          </w:p>
        </w:tc>
        <w:tc>
          <w:tcPr>
            <w:tcW w:w="4984" w:type="dxa"/>
            <w:shd w:val="clear" w:color="auto" w:fill="BFBFBF" w:themeFill="background1" w:themeFillShade="BF"/>
          </w:tcPr>
          <w:p w:rsidR="002A2355" w:rsidRPr="00EF691A" w:rsidRDefault="00657A7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TksIDY0LCA2NSwgOTEsIDEwOCwg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g5My05MDA8L3BhZ2VzPjx2b2x1bWU+NzE8L3ZvbHVtZT48bnVtYmVy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TksIDY0LCA2NSwgOTEsIDEwOCwg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g5My05MDA8L3BhZ2VzPjx2b2x1bWU+NzE8L3ZvbHVtZT48bnVtYmVy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7, 59, 64, 65, 91, 108, 126,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OARD GAMES</w:t>
            </w:r>
          </w:p>
        </w:tc>
        <w:tc>
          <w:tcPr>
            <w:tcW w:w="4984" w:type="dxa"/>
            <w:shd w:val="clear" w:color="auto" w:fill="BFBFBF" w:themeFill="background1" w:themeFillShade="BF"/>
          </w:tcPr>
          <w:p w:rsidR="002A2355" w:rsidRPr="00EF691A" w:rsidRDefault="00657A7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2NCwgNzUsIDEwOCk8L0Rpc3BsYXlU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zMDg2OTwvcGFnZXM+PHZvbHVtZT4x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YXp6ZXI8L0F1dGhvcj48WWVhcj4yMDA5PC9ZZWFyPjxS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zMDg2OTwvcGFnZXM+PHZvbHVtZT4x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 64, 75, 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OLORING, READING WRITING, INTERNET</w:t>
            </w:r>
          </w:p>
        </w:tc>
        <w:tc>
          <w:tcPr>
            <w:tcW w:w="4984" w:type="dxa"/>
            <w:shd w:val="clear" w:color="auto" w:fill="BFBFBF" w:themeFill="background1" w:themeFillShade="BF"/>
          </w:tcPr>
          <w:p w:rsidR="002A2355" w:rsidRPr="00EF691A" w:rsidRDefault="00657A7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YWxhYnJvPC9BdXRob3I+PFllYXI+MjAwOTwvWWVhcj48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wODY5PC9wYWdlcz48dm9sdW1lPjEwPC92b2x1bWU+PG51bWJlcj42PC9udW1iZXI+PGVk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YWxhYnJvPC9BdXRob3I+PFllYXI+MjAwOTwvWWVhcj48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MwODY5PC9wYWdlcz48dm9sdW1lPjEwPC92b2x1bWU+PG51bWJlcj42PC9udW1iZXI+PGVk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7, 32, 63, 75, 11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OMPUTER WORK</w:t>
            </w:r>
          </w:p>
        </w:tc>
        <w:tc>
          <w:tcPr>
            <w:tcW w:w="4984" w:type="dxa"/>
            <w:shd w:val="clear" w:color="auto" w:fill="BFBFBF" w:themeFill="background1" w:themeFillShade="BF"/>
          </w:tcPr>
          <w:p w:rsidR="002A2355" w:rsidRPr="00EF691A" w:rsidRDefault="00657A7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TYsIDU5LCA2MSwgOTIpPC9EaXNw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xMTc3LTg1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ExNDAtNzwvcGFnZXM+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jI1LTMxPC9w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TYsIDU5LCA2MSwgOTIpPC9EaXNw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xMTc3LTg1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ExNDAtNzwvcGFnZXM+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xNjI1LTMxPC9w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3, 56, 59, 61, 9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bookmarkStart w:id="0" w:name="_GoBack"/>
        <w:bookmarkEnd w:id="0"/>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GIVING A SPEECH</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W1iaWFzZTwvQXV0aG9yPjxZZWFyPjIwMTI8L1llYXI+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xMTQw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MYW1iaWFzZTwvQXV0aG9yPjxZZWFyPjIwMTI8L1llYXI+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LISTENING TO RADIO</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29wZXI8L0F1dGhvcj48WWVhcj4yMDA2PC9ZZWFyPjxS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tMTA8L3BhZ2VzPjx2b2x1bWU+Mzg8L3ZvbHVtZT48bnVtYmVyPjE8L251bWJl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Db29wZXI8L0F1dGhvcj48WWVhcj4yMDA2PC9ZZWFyPjxS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EtMTA8L3BhZ2VzPjx2b2x1bWU+Mzg8L3ZvbHVtZT48bnVtYmVyPjE8L251bWJl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2, 12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LISTENING TO STORY</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29wZXI8L0F1dGhvcj48WWVhcj4yMDA2PC9ZZWFyPjxS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Db29wZXI8L0F1dGhvcj48WWVhcj4yMDA2PC9ZZWFyPjxS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QUIETLY</w:t>
            </w:r>
          </w:p>
        </w:tc>
        <w:tc>
          <w:tcPr>
            <w:tcW w:w="4984" w:type="dxa"/>
            <w:shd w:val="clear" w:color="auto" w:fill="BFBFBF" w:themeFill="background1" w:themeFillShade="BF"/>
          </w:tcPr>
          <w:p w:rsidR="002A2355" w:rsidRPr="00EF691A" w:rsidRDefault="00FA4909"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UYXlsb3I8L0F1dGhvcj48WWVhcj4xOTQ4PC9ZZWFyPjxS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1MTEtMjE8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jc1LTgwPC9wYWdlcz48dm9sdW1lPjQ0PC92b2x1bWU+PG51bWJlcj4yPC9udW1iZXI+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UYXlsb3I8L0F1dGhvcj48WWVhcj4xOTQ4PC9ZZWFyPjxS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1MTEtMjE8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jc1LTgwPC9wYWdlcz48dm9sdW1lPjQ0PC92b2x1bWU+PG51bWJlcj4yPC9udW1iZXI+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20, 12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STRINGED INSTRUMENT</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Horswill&lt;/Author&gt;&lt;Year&gt;1995&lt;/Year&gt;&lt;RecNum&gt;77&lt;/RecNum&gt;&lt;DisplayText&gt;(46)&lt;/DisplayText&gt;&lt;record&gt;&lt;rec-number&gt;77&lt;/rec-number&gt;&lt;foreign-keys&gt;&lt;key app="EN" db-id="0taw5s0xtxpr5devf9kxawaepxv0xpd9wpew" timestamp="1498225482"&gt;77&lt;/key&gt;&lt;/foreign-keys&gt;&lt;ref-type name="Journal Article"&gt;17&lt;/ref-type&gt;&lt;contributors&gt;&lt;authors&gt;&lt;author&gt;Horswill, C. A.&lt;/author&gt;&lt;author&gt;Kien, C. L.&lt;/author&gt;&lt;author&gt;Zipf, W. B.&lt;/author&gt;&lt;/authors&gt;&lt;/contributors&gt;&lt;auth-address&gt;Department of Pediatrics, Ohio State University, Columbus, USA.&lt;/auth-address&gt;&lt;titles&gt;&lt;title&gt;Energy expenditure in adolescents during low intensity, leisure activiti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311-4&lt;/pages&gt;&lt;volume&gt;27&lt;/volume&gt;&lt;number&gt;9&lt;/number&gt;&lt;edition&gt;1995/09/01&lt;/edition&gt;&lt;keywords&gt;&lt;keyword&gt;Adolescent&lt;/keyword&gt;&lt;keyword&gt;*Energy Metabolism&lt;/keyword&gt;&lt;keyword&gt;Female&lt;/keyword&gt;&lt;keyword&gt;Heart Rate&lt;/keyword&gt;&lt;keyword&gt;Humans&lt;/keyword&gt;&lt;keyword&gt;*Leisure Activities&lt;/keyword&gt;&lt;keyword&gt;Male&lt;/keyword&gt;&lt;keyword&gt;*Music&lt;/keyword&gt;&lt;keyword&gt;Oxygen Consumption&lt;/keyword&gt;&lt;keyword&gt;Television&lt;/keyword&gt;&lt;/keywords&gt;&lt;dates&gt;&lt;year&gt;1995&lt;/year&gt;&lt;pub-dates&gt;&lt;date&gt;Sep&lt;/date&gt;&lt;/pub-dates&gt;&lt;/dates&gt;&lt;isbn&gt;0195-9131 (Print)&amp;#xD;0195-9131&lt;/isbn&gt;&lt;accession-num&gt;8531630&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WITH BRICKS</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Kawahara&lt;/Author&gt;&lt;Year&gt;2011&lt;/Year&gt;&lt;RecNum&gt;62&lt;/RecNum&gt;&lt;DisplayText&gt;(51)&lt;/DisplayText&gt;&lt;record&gt;&lt;rec-number&gt;62&lt;/rec-number&gt;&lt;foreign-keys&gt;&lt;key app="EN" db-id="0taw5s0xtxpr5devf9kxawaepxv0xpd9wpew" timestamp="1498225473"&gt;62&lt;/key&gt;&lt;/foreign-keys&gt;&lt;ref-type name="Journal Article"&gt;17&lt;/ref-type&gt;&lt;contributors&gt;&lt;authors&gt;&lt;author&gt;Kawahara, J.&lt;/author&gt;&lt;author&gt;Tanaka, S.&lt;/author&gt;&lt;author&gt;Tanaka, C.&lt;/author&gt;&lt;author&gt;Hikihara, Y.&lt;/author&gt;&lt;author&gt;Aoki, Y.&lt;/author&gt;&lt;author&gt;Yonemoto, J.&lt;/author&gt;&lt;/authors&gt;&lt;/contributors&gt;&lt;auth-address&gt;Research Center for Environmental Risks, National Institute for Environmental Studies, Tsukuba, Japan. jkawa@nies.go.jp&lt;/auth-address&gt;&lt;titles&gt;&lt;title&gt;Estimation of the respiratory ventilation rate of preschool children in daily life using accelerometers&lt;/title&gt;&lt;secondary-title&gt;J Air Waste Manag Assoc&lt;/secondary-title&gt;&lt;alt-title&gt;Journal of the Air &amp;amp; Waste Management Association (1995)&lt;/alt-title&gt;&lt;/titles&gt;&lt;periodical&gt;&lt;full-title&gt;J Air Waste Manag Assoc&lt;/full-title&gt;&lt;abbr-1&gt;Journal of the Air &amp;amp; Waste Management Association (1995)&lt;/abbr-1&gt;&lt;/periodical&gt;&lt;alt-periodical&gt;&lt;full-title&gt;J Air Waste Manag Assoc&lt;/full-title&gt;&lt;abbr-1&gt;Journal of the Air &amp;amp; Waste Management Association (1995)&lt;/abbr-1&gt;&lt;/alt-periodical&gt;&lt;pages&gt;46-54&lt;/pages&gt;&lt;volume&gt;61&lt;/volume&gt;&lt;number&gt;1&lt;/number&gt;&lt;edition&gt;2011/02/11&lt;/edition&gt;&lt;keywords&gt;&lt;keyword&gt;Child&lt;/keyword&gt;&lt;keyword&gt;Female&lt;/keyword&gt;&lt;keyword&gt;Humans&lt;/keyword&gt;&lt;keyword&gt;Male&lt;/keyword&gt;&lt;keyword&gt;*Monitoring, Ambulatory&lt;/keyword&gt;&lt;keyword&gt;Regression Analysis&lt;/keyword&gt;&lt;keyword&gt;Respiratory Function Tests&lt;/keyword&gt;&lt;keyword&gt;*Respiratory Rate&lt;/keyword&gt;&lt;/keywords&gt;&lt;dates&gt;&lt;year&gt;2011&lt;/year&gt;&lt;pub-dates&gt;&lt;date&gt;Jan&lt;/date&gt;&lt;/pub-dates&gt;&lt;/dates&gt;&lt;isbn&gt;1096-2247 (Print)&amp;#xD;1096-2247&lt;/isbn&gt;&lt;accession-num&gt;21305887&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LAYING WITH TOYS (CARDS, PUZZLES, CARS, TRAINS)</w:t>
            </w:r>
          </w:p>
        </w:tc>
        <w:tc>
          <w:tcPr>
            <w:tcW w:w="4984" w:type="dxa"/>
            <w:shd w:val="clear" w:color="auto" w:fill="BFBFBF" w:themeFill="background1" w:themeFillShade="BF"/>
          </w:tcPr>
          <w:p w:rsidR="002A2355" w:rsidRPr="00EF691A" w:rsidRDefault="00657A7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TksIDkxLCAxMDApPC9EaXNwbGF5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TksIDkxLCAxMDApPC9EaXNwbGF5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7, 59, 91, 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PUZZLES</w:t>
            </w:r>
          </w:p>
        </w:tc>
        <w:tc>
          <w:tcPr>
            <w:tcW w:w="4984" w:type="dxa"/>
            <w:shd w:val="clear" w:color="auto" w:fill="BFBFBF" w:themeFill="background1" w:themeFillShade="BF"/>
          </w:tcPr>
          <w:p w:rsidR="002A2355" w:rsidRPr="00EF691A" w:rsidRDefault="00657A7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QUIETLY SITTING</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MDAwMjQucGRmPC91cmw+PC9yZWxhdGVkLXVybHM+PC91cmxzPjxjdXN0b20yPlBtYzI0OTE3MjU8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bW9yaW08L0F1dGhvcj48WWVhcj4yMDA3PC9ZZWFyPjxS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NjAzLTExPC9wYWdlcz48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DgzLTkwPC9wYWdl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IyMzUtNDI8L3BhZ2VzPjx2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U2LTk8L3BhZ2VzPjx2b2x1bWU+NTk8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I4MS02PC9wYWdlcz48dm9sdW1lPjkxPC92b2x1bWU+PG51bWJlcj4yPC9udW1iZXI+PGVk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jktMzY8L3BhZ2VzPjx2b2x1bWU+Njk8L3ZvbHVtZT48bnVtYmVyPjE8L251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==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00C847AA">
              <w:rPr>
                <w:rFonts w:ascii="Times New Roman" w:eastAsia="Times New Roman" w:hAnsi="Times New Roman" w:cs="Times New Roman"/>
                <w:sz w:val="18"/>
                <w:szCs w:val="18"/>
              </w:rPr>
              <w:fldChar w:fldCharType="begin">
                <w:fldData xml:space="preserve">MDAwMjQucGRmPC91cmw+PC9yZWxhdGVkLXVybHM+PC91cmxzPjxjdXN0b20yPlBtYzI0OTE3MjU8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 7, 10, 11, 15, 16, 28, 33, 41, 51, 52, 61, 85, 88, 96, 97, 104, 109, 111, 112, 11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EADING</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yMywgMjgsIDM2LCA2MSwg
MTM2KTwvRGlzcGxheVRleHQ+PHJlY29yZD48cmVjLW51bWJlcj42MDwvcmVjLW51bWJlcj48Zm9y
ZWlnbi1rZXlzPjxrZXkgYXBwPSJFTiIgZGItaWQ9IjB0YXc1czB4dHhwcjVkZXZmOWt4YXdhZXB4
djB4cGQ5d3BldyIgdGltZXN0YW1wPSIxNDk4MjI1NDcyIj42MDwva2V5PjwvZm9yZWlnbi1rZXlz
PjxyZWYtdHlwZSBuYW1lPSJKb3VybmFsIEFydGljbGUiPjE3PC9yZWYtdHlwZT48Y29udHJpYnV0
b3JzPjxhdXRob3JzPjxhdXRob3I+QmFuZXJqZWUsIEIuPC9hdXRob3I+PGF1dGhvcj5TYWhhLCBO
LjwvYXV0aG9yPjwvYXV0aG9ycz48L2NvbnRyaWJ1dG9ycz48dGl0bGVzPjx0aXRsZT5FbmVyZ3kg
aW50YWtlIGFuZCBleHBlbmRpdHVyZSBvZiBJbmRpYW4gc2Nob29sYm95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NDgzLTkwPC9w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xNzctODU8L3BhZ2VzPjx2b2x1bWU+NDQ8L3ZvbHVtZT48bnVt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TU2LTk8L3BhZ2VzPjx2b2x1bWU+NTk8L3ZvbHVtZT48bnVtYmVyPjM8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yMywgMjgsIDM2LCA2MSwg
MTM2KTwvRGlzcGxheVRleHQ+PHJlY29yZD48cmVjLW51bWJlcj42MDwvcmVjLW51bWJlcj48Zm9y
ZWlnbi1rZXlzPjxrZXkgYXBwPSJFTiIgZGItaWQ9IjB0YXc1czB4dHhwcjVkZXZmOWt4YXdhZXB4
djB4cGQ5d3BldyIgdGltZXN0YW1wPSIxNDk4MjI1NDcyIj42MDwva2V5PjwvZm9yZWlnbi1rZXlz
PjxyZWYtdHlwZSBuYW1lPSJKb3VybmFsIEFydGljbGUiPjE3PC9yZWYtdHlwZT48Y29udHJpYnV0
b3JzPjxhdXRob3JzPjxhdXRob3I+QmFuZXJqZWUsIEIuPC9hdXRob3I+PGF1dGhvcj5TYWhhLCBO
LjwvYXV0aG9yPjwvYXV0aG9ycz48L2NvbnRyaWJ1dG9ycz48dGl0bGVzPjx0aXRsZT5FbmVyZ3kg
aW50YWtlIGFuZCBleHBlbmRpdHVyZSBvZiBJbmRpYW4gc2Nob29sYm95cz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NDgzLTkwPC9w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xNzctODU8L3BhZ2VzPjx2b2x1bWU+NDQ8L3ZvbHVtZT48bnVt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TU2LTk8L3BhZ2VzPjx2b2x1bWU+NTk8L3ZvbHVtZT48bnVtYmVyPjM8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 11, 23, 28, 36, 61, 13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EADING A BOOK AND LISTENING TO MUSIC</w:t>
            </w:r>
          </w:p>
        </w:tc>
        <w:tc>
          <w:tcPr>
            <w:tcW w:w="4984" w:type="dxa"/>
            <w:shd w:val="clear" w:color="auto" w:fill="BFBFBF" w:themeFill="background1" w:themeFillShade="BF"/>
          </w:tcPr>
          <w:p w:rsidR="002A2355" w:rsidRPr="00EF691A" w:rsidRDefault="004B4C7D"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Lazzer&lt;/Author&gt;&lt;Year&gt;2009&lt;/Year&gt;&lt;RecNum&gt;46&lt;/RecNum&gt;&lt;DisplayText&gt;(60)&lt;/DisplayText&gt;&lt;record&gt;&lt;rec-number&gt;46&lt;/rec-number&gt;&lt;foreign-keys&gt;&lt;key app="EN" db-id="0taw5s0xtxpr5devf9kxawaepxv0xpd9wpew" timestamp="1498225465"&gt;46&lt;/key&gt;&lt;/foreign-keys&gt;&lt;ref-type name="Journal Article"&gt;17&lt;/ref-type&gt;&lt;contributors&gt;&lt;authors&gt;&lt;author&gt;Lazzer, S.&lt;/author&gt;&lt;author&gt;Busti, C.&lt;/author&gt;&lt;author&gt;Galli, R.&lt;/author&gt;&lt;author&gt;Boniello, S.&lt;/author&gt;&lt;author&gt;Agosti, F.&lt;/author&gt;&lt;author&gt;Lafortuna, C.&lt;/author&gt;&lt;author&gt;Sartorio, A.&lt;/author&gt;&lt;/authors&gt;&lt;/contributors&gt;&lt;auth-address&gt;Istituto Auxologico Italiano, IRCCS, Laboratorio Sperimentale Ricerche Auxo-Endocrinologiche, Milan and Verbania, Italy.&lt;/auth-address&gt;&lt;titles&gt;&lt;title&gt;Physical activity ratios for various commonly performed sedentary and physical activities in obese adolescent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79-82&lt;/pages&gt;&lt;volume&gt;32&lt;/volume&gt;&lt;number&gt;1&lt;/number&gt;&lt;edition&gt;2009/04/02&lt;/edition&gt;&lt;keywords&gt;&lt;keyword&gt;Adolescent&lt;/keyword&gt;&lt;keyword&gt;Basal Metabolism&lt;/keyword&gt;&lt;keyword&gt;Body Mass Index&lt;/keyword&gt;&lt;keyword&gt;Energy Metabolism&lt;/keyword&gt;&lt;keyword&gt;Female&lt;/keyword&gt;&lt;keyword&gt;Humans&lt;/keyword&gt;&lt;keyword&gt;Male&lt;/keyword&gt;&lt;keyword&gt;*Motor Activity&lt;/keyword&gt;&lt;keyword&gt;Obesity/*metabolism&lt;/keyword&gt;&lt;/keywords&gt;&lt;dates&gt;&lt;year&gt;2009&lt;/year&gt;&lt;pub-dates&gt;&lt;date&gt;Jan&lt;/date&gt;&lt;/pub-dates&gt;&lt;/dates&gt;&lt;isbn&gt;0391-4097&lt;/isbn&gt;&lt;accession-num&gt;19337021&lt;/accession-num&gt;&lt;urls&gt;&lt;related-urls&gt;&lt;url&gt;http://link.springer.com/article/10.1007%2FBF03345684&lt;/url&gt;&lt;/related-urls&gt;&lt;/urls&gt;&lt;electronic-resource-num&gt;10.1007/bf03345684&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CHOOLWORK</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HYW88L0F1dGhvcj48WWVhcj4yMDE2PC9ZZWFyPjxSZWNO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c5LTgyPC9wYWdlcz48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4OTMtOTAwPC9wYWdlcz48dm9sdW1lPjcxPC92b2x1bWU+PG51bWJlcj40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HYW88L0F1dGhvcj48WWVhcj4yMDE2PC9ZZWFyPjxSZWNO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c5LTgyPC9wYWdlcz48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4OTMtOTAwPC9wYWdlcz48dm9sdW1lPjcxPC92b2x1bWU+PG51bWJlcj40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36, 45, 60, 12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EWING</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xMjMpPC9EaXNwbGF5VGV4dD48cmVj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k1LTMwMzwvcGFnZXM+PHZvbHVtZT40NDwvdm9sdW1lPjxu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ZWNrZXI8L0F1dGhvcj48WWVhcj4xOTU3PC9ZZWFyPjxS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k1LTMwMzwvcGFnZXM+PHZvbHVtZT40NDwvdm9sdW1lPjxu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4, 12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INGING</w:t>
            </w:r>
          </w:p>
        </w:tc>
        <w:tc>
          <w:tcPr>
            <w:tcW w:w="4984" w:type="dxa"/>
            <w:shd w:val="clear" w:color="auto" w:fill="BFBFBF" w:themeFill="background1" w:themeFillShade="BF"/>
          </w:tcPr>
          <w:p w:rsidR="002A2355" w:rsidRPr="00EF691A" w:rsidRDefault="004B4C7D"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Taylor&lt;/Author&gt;&lt;Year&gt;1949&lt;/Year&gt;&lt;RecNum&gt;73&lt;/RecNum&gt;&lt;DisplayText&gt;(122)&lt;/DisplayText&gt;&lt;record&gt;&lt;rec-number&gt;73&lt;/rec-number&gt;&lt;foreign-keys&gt;&lt;key app="EN" db-id="0taw5s0xtxpr5devf9kxawaepxv0xpd9wpew" timestamp="1498225481"&gt;73&lt;/key&gt;&lt;/foreign-keys&gt;&lt;ref-type name="Journal Article"&gt;17&lt;/ref-type&gt;&lt;contributors&gt;&lt;authors&gt;&lt;author&gt;Taylor, C. M.&lt;/author&gt;&lt;author&gt;Pye, O. F.&lt;/author&gt;&lt;author&gt;et al.,&lt;/author&gt;&lt;/authors&gt;&lt;/contributors&gt;&lt;titles&gt;&lt;title&gt;The energy expenditure of boys and girls 9 to 11 years of age, sitting listening to the radio, sitting singing, and standing sing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10&lt;/pages&gt;&lt;volume&gt;38&lt;/volume&gt;&lt;number&gt;1&lt;/number&gt;&lt;edition&gt;1949/05/10&lt;/edition&gt;&lt;keywords&gt;&lt;keyword&gt;*Energy Metabolism&lt;/keyword&gt;&lt;keyword&gt;Female&lt;/keyword&gt;&lt;keyword&gt;Humans&lt;/keyword&gt;&lt;keyword&gt;Male&lt;/keyword&gt;&lt;keyword&gt;*Singing&lt;/keyword&gt;&lt;keyword&gt;*Energy&lt;/keyword&gt;&lt;/keywords&gt;&lt;dates&gt;&lt;year&gt;1949&lt;/year&gt;&lt;pub-dates&gt;&lt;date&gt;May 10&lt;/date&gt;&lt;/pub-dates&gt;&lt;/dates&gt;&lt;isbn&gt;0022-3166 (Print)&amp;#xD;0022-3166&lt;/isbn&gt;&lt;accession-num&gt;18128036&lt;/accession-num&gt;&lt;urls&gt;&lt;related-urls&gt;&lt;url&gt;http://jn.nutrition.org/content/38/1/1.full.pdf&lt;/url&gt;&lt;/related-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2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TALKING WITH FRIEND</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Lau&lt;/Author&gt;&lt;Year&gt;2016&lt;/Year&gt;&lt;RecNum&gt;138&lt;/RecNum&gt;&lt;DisplayText&gt;(59, 112)&lt;/DisplayText&gt;&lt;record&gt;&lt;rec-number&gt;138&lt;/rec-number&gt;&lt;foreign-keys&gt;&lt;key app="EN" db-id="0taw5s0xtxpr5devf9kxawaepxv0xpd9wpew" timestamp="1498226002"&gt;138&lt;/key&gt;&lt;/foreign-keys&gt;&lt;ref-type name="Journal Article"&gt;17&lt;/ref-type&gt;&lt;contributors&gt;&lt;authors&gt;&lt;author&gt;Lau, M.&lt;/author&gt;&lt;author&gt;Wang, L.&lt;/author&gt;&lt;author&gt;Acra, S.&lt;/author&gt;&lt;author&gt;Buchowski, M. S.&lt;/author&gt;&lt;/authors&gt;&lt;/contributors&gt;&lt;auth-address&gt;Albert Einstein School of Medicine, Bronx, New York.&lt;/auth-address&gt;&lt;titles&gt;&lt;title&gt;Energy expenditure of common sedentary activities in youth&lt;/title&gt;&lt;secondary-title&gt;J Phys Act Health&lt;/secondary-title&gt;&lt;/titles&gt;&lt;periodical&gt;&lt;full-title&gt;J Phys Act Health&lt;/full-title&gt;&lt;/periodical&gt;&lt;pages&gt;S17-20&lt;/pages&gt;&lt;volume&gt;13&lt;/volume&gt;&lt;number&gt;6 Suppl 1&lt;/number&gt;&lt;dates&gt;&lt;year&gt;2016&lt;/year&gt;&lt;pub-dates&gt;&lt;date&gt;Jun&lt;/date&gt;&lt;/pub-dates&gt;&lt;/dates&gt;&lt;isbn&gt;1543-5474 (Electronic)&amp;#xD;1543-3080 (Linking)&lt;/isbn&gt;&lt;accession-num&gt;27392371&lt;/accession-num&gt;&lt;urls&gt;&lt;related-urls&gt;&lt;url&gt;https://www.ncbi.nlm.nih.gov/pubmed/27392371&lt;/url&gt;&lt;/related-urls&gt;&lt;/urls&gt;&lt;electronic-resource-num&gt;10.1123/jpah.2015-0727&lt;/electronic-resource-num&gt;&lt;/record&gt;&lt;/Cite&gt;&lt;Cite&gt;&lt;Author&gt;Siegmund&lt;/Author&gt;&lt;Year&gt;2012&lt;/Year&gt;&lt;RecNum&gt;29&lt;/RecNum&gt;&lt;record&gt;&lt;rec-number&gt;29&lt;/rec-number&gt;&lt;foreign-keys&gt;&lt;key app="EN" db-id="0taw5s0xtxpr5devf9kxawaepxv0xpd9wpew" timestamp="1498225459"&gt;29&lt;/key&gt;&lt;/foreign-keys&gt;&lt;ref-type name="Thesis"&gt;32&lt;/ref-type&gt;&lt;contributors&gt;&lt;authors&gt;&lt;author&gt;Siegmund, L.A.&lt;/author&gt;&lt;/authors&gt;&lt;/contributors&gt;&lt;titles&gt;&lt;title&gt;The effect of peer influence on the reinforcing value of physically interactive video games in children [Dissertation]&lt;/title&gt;&lt;/titles&gt;&lt;dates&gt;&lt;year&gt;2012&lt;/year&gt;&lt;/dates&gt;&lt;publisher&gt;Kent (OH): Kent State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59, 11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TCHING TV/DVD - SITTING</w:t>
            </w:r>
          </w:p>
        </w:tc>
        <w:tc>
          <w:tcPr>
            <w:tcW w:w="4984" w:type="dxa"/>
            <w:shd w:val="clear" w:color="auto" w:fill="BFBFBF" w:themeFill="background1" w:themeFillShade="BF"/>
          </w:tcPr>
          <w:p w:rsidR="002A2355" w:rsidRPr="00EF691A" w:rsidRDefault="004B4C7D"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MzwveWVhcj48cHViLWRhdGVzPjxkYXRlPk1hcjwvZGF0ZT48L3B1Yi1kYXRlcz48L2RhdGVzPjxp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1NS02MTwvcGFnZXM+PHZvbHVtZT4zNzwvdm9sdW1lPjxudW1i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jU5LTY2PC9wYWdlcz48dm9sdW1lPjM2PC92b2x1bWU+PG51bWJlcj43PC9udW1i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bW9yaW08L0F1dGhvcj48WWVhcj4yMDA3PC9ZZWFyPjxS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MTE3Ny04NTwvcGFnZXM+PHZvbHVtZT40NDwvdm9sdW1lPjxudW1iZXI+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1NTYtOTwvcGFnZXM+PHZvbHVtZT41OTwvdm9sdW1lPjxudW1iZXI+MzwvbnVt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xMzExLTQ8L3BhZ2VzPjx2b2x1bWU+Mjc8L3ZvbHVtZT48bnVt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I4MS02PC9wYWdlcz48dm9sdW1lPjkxPC92b2x1bWU+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ODE5LTIzPC9wYWdlcz48dm9sdW1lPjE1NDwvdm9sdW1lPjxudW1iZXI+NjwvbnVtYmVyPjxl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TgzMS01PC9wYWdlcz48dm9sdW1lPjExODwvdm9sdW1lPjxu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A4Njk8L3BhZ2Vz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==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00C847AA">
              <w:rPr>
                <w:rFonts w:ascii="Times New Roman" w:eastAsia="Times New Roman" w:hAnsi="Times New Roman" w:cs="Times New Roman"/>
                <w:sz w:val="18"/>
                <w:szCs w:val="18"/>
              </w:rPr>
              <w:fldChar w:fldCharType="begin">
                <w:fldData xml:space="preserve">MzwveWVhcj48cHViLWRhdGVzPjxkYXRlPk1hcjwvZGF0ZT48L3B1Yi1kYXRlcz48L2RhdGVzPjxp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1NS02MTwvcGFnZXM+PHZvbHVtZT4zNzwvdm9sdW1lPjxudW1i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MjU5LTY2PC9wYWdlcz48dm9sdW1lPjM2PC92b2x1bWU+PG51bWJlcj43PC9udW1i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 22, 23, 28, 36, 46, 47, 52, 57, 58, 60, 61, 65, 75, 82, 87, 88, 102, 109, 111, 117, 127, 135, 1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RITING</w:t>
            </w:r>
          </w:p>
        </w:tc>
        <w:tc>
          <w:tcPr>
            <w:tcW w:w="4984" w:type="dxa"/>
            <w:shd w:val="clear" w:color="auto" w:fill="BFBFBF" w:themeFill="background1" w:themeFillShade="BF"/>
          </w:tcPr>
          <w:p w:rsidR="002A2355" w:rsidRPr="00EF691A" w:rsidRDefault="001D2563"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0NCwgNTYsIDYwLCA5Niwg
MTAyLCAxMjgpPC9EaXNwbGF5VGV4dD48cmVjb3JkPjxyZWMtbnVtYmVyPjYwPC9yZWMtbnVtYmVy
Pjxmb3JlaWduLWtleXM+PGtleSBhcHA9IkVOIiBkYi1pZD0iMHRhdzVzMHh0eHByNWRldmY5a3hh
d2FlcHh2MHhwZDl3cGV3IiB0aW1lc3RhbXA9IjE0OTgyMjU0NzIiPjYwPC9rZXk+PC9mb3JlaWdu
LWtleXM+PHJlZi10eXBlIG5hbWU9IkpvdXJuYWwgQXJ0aWNsZSI+MTc8L3JlZi10eXBlPjxjb250
cmlidXRvcnM+PGF1dGhvcnM+PGF1dGhvcj5CYW5lcmplZSwgQi48L2F1dGhvcj48YXV0aG9yPlNh
aGEsIE4uPC9hdXRob3I+PC9hdXRob3JzPjwvY29udHJpYnV0b3JzPjx0aXRsZXM+PHRpdGxlPkVu
ZXJneSBpbnRha2UgYW5kIGV4cGVuZGl0dXJlIG9mIEluZGlhbiBzY2hvb2xib3lz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0ODMt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I5LTM2PC9wYWdlcz48dm9sdW1lPjY5PC92b2x1bWU+PG51bWJlcj4xPC9u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MTM2MC04PC9wYWdlcz48dm9sdW1lPjQzPC92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0NCwgNTYsIDYwLCA5Niwg
MTAyLCAxMjgpPC9EaXNwbGF5VGV4dD48cmVjb3JkPjxyZWMtbnVtYmVyPjYwPC9yZWMtbnVtYmVy
Pjxmb3JlaWduLWtleXM+PGtleSBhcHA9IkVOIiBkYi1pZD0iMHRhdzVzMHh0eHByNWRldmY5a3hh
d2FlcHh2MHhwZDl3cGV3IiB0aW1lc3RhbXA9IjE0OTgyMjU0NzIiPjYwPC9rZXk+PC9mb3JlaWdu
LWtleXM+PHJlZi10eXBlIG5hbWU9IkpvdXJuYWwgQXJ0aWNsZSI+MTc8L3JlZi10eXBlPjxjb250
cmlidXRvcnM+PGF1dGhvcnM+PGF1dGhvcj5CYW5lcmplZSwgQi48L2F1dGhvcj48YXV0aG9yPlNh
aGEsIE4uPC9hdXRob3I+PC9hdXRob3JzPjwvY29udHJpYnV0b3JzPjx0aXRsZXM+PHRpdGxlPkVu
ZXJneSBpbnRha2UgYW5kIGV4cGVuZGl0dXJlIG9mIEluZGlhbiBzY2hvb2xib3lz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0ODMt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I5LTM2PC9wYWdlcz48dm9sdW1lPjY5PC92b2x1bWU+PG51bWJlcj4xPC9u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MTM2MC04PC9wYWdlcz48dm9sdW1lPjQzPC92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 11, 44, 56, 60, 96, 102, 12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RUN</w:t>
            </w: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OG - FAST</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Lee&lt;/Author&gt;&lt;Year&gt;2016&lt;/Year&gt;&lt;RecNum&gt;137&lt;/RecNum&gt;&lt;DisplayText&gt;(61)&lt;/DisplayText&gt;&lt;record&gt;&lt;rec-number&gt;137&lt;/rec-number&gt;&lt;foreign-keys&gt;&lt;key app="EN" db-id="0taw5s0xtxpr5devf9kxawaepxv0xpd9wpew" timestamp="1498226002"&gt;137&lt;/key&gt;&lt;/foreign-keys&gt;&lt;ref-type name="Journal Article"&gt;17&lt;/ref-type&gt;&lt;contributors&gt;&lt;authors&gt;&lt;author&gt;Lee, J. M.&lt;/author&gt;&lt;author&gt;Saint-Maurice, P. F.&lt;/author&gt;&lt;author&gt;Kim, Y.&lt;/author&gt;&lt;author&gt;Gaesser, G. A.&lt;/author&gt;&lt;author&gt;Welk, G.&lt;/author&gt;&lt;/authors&gt;&lt;/contributors&gt;&lt;auth-address&gt;Dept of School of Health, Physical Education, and Recreation, University of Nebraska at Omaha.&lt;/auth-address&gt;&lt;titles&gt;&lt;title&gt;Activity energy expenditure in youth: sex, age, and body size patterns&lt;/title&gt;&lt;secondary-title&gt;J Phys Act Health&lt;/secondary-title&gt;&lt;/titles&gt;&lt;periodical&gt;&lt;full-title&gt;J Phys Act Health&lt;/full-title&gt;&lt;/periodical&gt;&lt;pages&gt;S62-70&lt;/pages&gt;&lt;volume&gt;13&lt;/volume&gt;&lt;number&gt;6 Suppl 1&lt;/number&gt;&lt;dates&gt;&lt;year&gt;2016&lt;/year&gt;&lt;pub-dates&gt;&lt;date&gt;Jun&lt;/date&gt;&lt;/pub-dates&gt;&lt;/dates&gt;&lt;isbn&gt;1543-5474 (Electronic)&amp;#xD;1543-3080 (Linking)&lt;/isbn&gt;&lt;accession-num&gt;27392382&lt;/accession-num&gt;&lt;urls&gt;&lt;related-urls&gt;&lt;url&gt;https://www.ncbi.nlm.nih.gov/pubmed/27392382&lt;/url&gt;&lt;/related-urls&gt;&lt;/urls&gt;&lt;electronic-resource-num&gt;10.1123/jpah.2016-0014&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OG - SLOW</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Lee&lt;/Author&gt;&lt;Year&gt;2016&lt;/Year&gt;&lt;RecNum&gt;137&lt;/RecNum&gt;&lt;DisplayText&gt;(61)&lt;/DisplayText&gt;&lt;record&gt;&lt;rec-number&gt;137&lt;/rec-number&gt;&lt;foreign-keys&gt;&lt;key app="EN" db-id="0taw5s0xtxpr5devf9kxawaepxv0xpd9wpew" timestamp="1498226002"&gt;137&lt;/key&gt;&lt;/foreign-keys&gt;&lt;ref-type name="Journal Article"&gt;17&lt;/ref-type&gt;&lt;contributors&gt;&lt;authors&gt;&lt;author&gt;Lee, J. M.&lt;/author&gt;&lt;author&gt;Saint-Maurice, P. F.&lt;/author&gt;&lt;author&gt;Kim, Y.&lt;/author&gt;&lt;author&gt;Gaesser, G. A.&lt;/author&gt;&lt;author&gt;Welk, G.&lt;/author&gt;&lt;/authors&gt;&lt;/contributors&gt;&lt;auth-address&gt;Dept of School of Health, Physical Education, and Recreation, University of Nebraska at Omaha.&lt;/auth-address&gt;&lt;titles&gt;&lt;title&gt;Activity energy expenditure in youth: sex, age, and body size patterns&lt;/title&gt;&lt;secondary-title&gt;J Phys Act Health&lt;/secondary-title&gt;&lt;/titles&gt;&lt;periodical&gt;&lt;full-title&gt;J Phys Act Health&lt;/full-title&gt;&lt;/periodical&gt;&lt;pages&gt;S62-70&lt;/pages&gt;&lt;volume&gt;13&lt;/volume&gt;&lt;number&gt;6 Suppl 1&lt;/number&gt;&lt;dates&gt;&lt;year&gt;2016&lt;/year&gt;&lt;pub-dates&gt;&lt;date&gt;Jun&lt;/date&gt;&lt;/pub-dates&gt;&lt;/dates&gt;&lt;isbn&gt;1543-5474 (Electronic)&amp;#xD;1543-3080 (Linking)&lt;/isbn&gt;&lt;accession-num&gt;27392382&lt;/accession-num&gt;&lt;urls&gt;&lt;related-urls&gt;&lt;url&gt;https://www.ncbi.nlm.nih.gov/pubmed/27392382&lt;/url&gt;&lt;/related-urls&gt;&lt;/urls&gt;&lt;electronic-resource-num&gt;10.1123/jpah.2016-0014&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OG SELF-PACED</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Mackintosh&lt;/Author&gt;&lt;Year&gt;2016&lt;/Year&gt;&lt;RecNum&gt;2&lt;/RecNum&gt;&lt;DisplayText&gt;(65)&lt;/DisplayText&gt;&lt;record&gt;&lt;rec-number&gt;2&lt;/rec-number&gt;&lt;foreign-keys&gt;&lt;key app="EN" db-id="0taw5s0xtxpr5devf9kxawaepxv0xpd9wpew" timestamp="1498225450"&gt;2&lt;/key&gt;&lt;/foreign-keys&gt;&lt;ref-type name="Journal Article"&gt;17&lt;/ref-type&gt;&lt;contributors&gt;&lt;authors&gt;&lt;author&gt;Mackintosh, K. A.&lt;/author&gt;&lt;author&gt;Ridley, K.&lt;/author&gt;&lt;author&gt;Stratton, G.&lt;/author&gt;&lt;author&gt;Ridgers, N. D.&lt;/author&gt;&lt;/authors&gt;&lt;/contributors&gt;&lt;auth-address&gt;College of Engineering, Swansea University, United Kingdom.&lt;/auth-address&gt;&lt;titles&gt;&lt;title&gt;Energy cost of free-play activities in 10- to 11-year-old children&lt;/title&gt;&lt;secondary-title&gt;J Phys Act Health&lt;/secondary-title&gt;&lt;/titles&gt;&lt;periodical&gt;&lt;full-title&gt;J Phys Act Health&lt;/full-title&gt;&lt;/periodical&gt;&lt;pages&gt;S71-4&lt;/pages&gt;&lt;volume&gt;13&lt;/volume&gt;&lt;number&gt;6 Suppl 1&lt;/number&gt;&lt;dates&gt;&lt;year&gt;2016&lt;/year&gt;&lt;pub-dates&gt;&lt;date&gt;Jun&lt;/date&gt;&lt;/pub-dates&gt;&lt;/dates&gt;&lt;isbn&gt;1543-5474 (Electronic)&amp;#xD;1543-3080 (Linking)&lt;/isbn&gt;&lt;accession-num&gt;27392384&lt;/accession-num&gt;&lt;urls&gt;&lt;related-urls&gt;&lt;url&gt;https://www.ncbi.nlm.nih.gov/pubmed/27392384&lt;/url&gt;&lt;/related-urls&gt;&lt;/urls&gt;&lt;electronic-resource-num&gt;10.1123/jpah.2015-0709&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3.0</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Y1LCA3NSk8L0Rpc3BsYXlUZXh0Pjxy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1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A4Njk8L3BhZ2VzPjx2b2x1bWU+MTA8L3ZvbHVt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CYWlsZXk8L0F1dGhvcj48WWVhcj4yMDExPC9ZZWFyPjxS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A4Njk8L3BhZ2VzPjx2b2x1bWU+MTA8L3ZvbHVt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9, 65,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3.5</w:t>
            </w:r>
          </w:p>
        </w:tc>
        <w:tc>
          <w:tcPr>
            <w:tcW w:w="4984" w:type="dxa"/>
          </w:tcPr>
          <w:p w:rsidR="002A2355" w:rsidRPr="00EF691A" w:rsidRDefault="00F57D6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4.0</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EwOCwgMTExLCAxMTUsIDExNik8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A4Njk8L3BhZ2VzPjx2b2x1bWU+MTA8L3ZvbHVtZT48bnVtYmVyPjY8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EwOCwgMTExLCAxMTUsIDExNik8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zA4Njk8L3BhZ2VzPjx2b2x1bWU+MTA8L3ZvbHVtZT48bnVtYmVyPjY8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 108, 111, 115, 11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4.5</w:t>
            </w:r>
          </w:p>
        </w:tc>
        <w:tc>
          <w:tcPr>
            <w:tcW w:w="4984" w:type="dxa"/>
          </w:tcPr>
          <w:p w:rsidR="002A2355" w:rsidRPr="00EF691A" w:rsidRDefault="00F57D6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IZWlsPC9BdXRob3I+PFllYXI+MjAwNjwvWWVhcj48UmVj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xDaXRlPjxB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Q3NC04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NjYtNzE8L3Bh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IZWlsPC9BdXRob3I+PFllYXI+MjAwNjwvWWVhcj48UmVj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xDaXRlPjxB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Q3NC04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4, 65, 75, 102, 105, 111, 115, 116, 130, 13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hideMark/>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5.0</w:t>
            </w:r>
          </w:p>
        </w:tc>
        <w:tc>
          <w:tcPr>
            <w:tcW w:w="4984" w:type="dxa"/>
          </w:tcPr>
          <w:p w:rsidR="002A2355" w:rsidRPr="00EF691A" w:rsidRDefault="00A32495"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Vy48L2F1dGhvcj48YXV0aG9yPkVzdG9uLCBSLiBHLjwvYXV0aG9yPjxhdXRob3I+VG9wcGluZywg
Ui48L2F1dGhvcj48L2F1dGhvcnM+PC9jb250cmlidXRvcnM+PGF1dGgtYWRkcmVzcz5TY2hvb2wg
b2YgU3BvcnQsIEhlYWx0aCBhbmQgRXhlcmNpc2UgU2NpZW5jZXMsIFVuaXZlcnNpdHkgb2YgV2Fs
ZXMsIEJhbmdvciwgV2FsZXMsIFVuaXRlZCBLaW5nZG9tLiBhLnJvd2xhbmRzQGJhbmdvci5hYy51
azwvYXV0aC1hZGRyZXNzPjx0aXRsZXM+PHRpdGxlPlZhbGlkYXRpb24gb2YgdGhlIFJUMyB0cmlh
eGlhbCBhY2NlbGVyb21ldGVyIGZvciB0aGUgYXNzZXNzbWVudCBvZiBwaHlzaWNhbCBhY3Rpdml0
eT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NTE4LTI0PC9wYWdlcz48dm9sdW1lPjM2PC92b2x1bWU+PG51bWJlcj4z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1NS02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yNTktNjY8L3BhZ2VzPjx2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NjYtNzE8L3BhZ2VzPjx2b2x1bWU+Mjk8L3ZvbHVtZT48bnVtYmVyPjE8L251bWJlcj48ZWRp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cm1zdHJvbmc8L0F1dGhvcj48WWVhcj4yMDAyPC9ZZWFy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MjA3Ni04NDwvcGFnZXM+PHZvbHVtZT4zOTwv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OTItNjwvcGFnZXM+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NjExLTc8L3BhZ2VzPjx2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wODY5PC9wYWdlcz48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==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00C847AA">
              <w:rPr>
                <w:rFonts w:ascii="Times New Roman" w:eastAsia="Times New Roman" w:hAnsi="Times New Roman" w:cs="Times New Roman"/>
                <w:sz w:val="18"/>
                <w:szCs w:val="18"/>
              </w:rPr>
              <w:fldChar w:fldCharType="begin">
                <w:fldData xml:space="preserve">Vy48L2F1dGhvcj48YXV0aG9yPkVzdG9uLCBSLiBHLjwvYXV0aG9yPjxhdXRob3I+VG9wcGluZywg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yNTktNjY8L3BhZ2VzPjx2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NjYtNzE8L3BhZ2VzPjx2b2x1bWU+Mjk8L3ZvbHVtZT48bnVtYmVyPjE8L251bWJlcj48ZWRp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3, 4, 6, 18, 19, 32, 49, 50, 53, 54, 63, 68, 69, 74-77, 87, 101, 106, 108, 109, 115, 125, 127, 133, 13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5.5</w:t>
            </w:r>
          </w:p>
        </w:tc>
        <w:tc>
          <w:tcPr>
            <w:tcW w:w="4984" w:type="dxa"/>
          </w:tcPr>
          <w:p w:rsidR="002A2355" w:rsidRPr="00EF691A" w:rsidRDefault="002D1C6A"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bGxvcjwvQXV0aG9yPjxZZWFyPjIwMDA8L1llYXI+PFJl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A4Njk8L3BhZ2Vz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=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bGxvcjwvQXV0aG9yPjxZZWFyPjIwMDA8L1llYXI+PFJl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A4Njk8L3BhZ2Vz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=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 4, 11, 53, 54, 65, 75, 104, 13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6.0</w:t>
            </w:r>
          </w:p>
        </w:tc>
        <w:tc>
          <w:tcPr>
            <w:tcW w:w="4984" w:type="dxa"/>
          </w:tcPr>
          <w:p w:rsidR="002A2355" w:rsidRPr="00EF691A" w:rsidRDefault="002D1C6A"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cm1zdHJvbmc8L0F1dGhvcj48WWVhcj4xOTk5PC9ZZWFy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A3Ni04NDwv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zYyLTcxPC9wYWdlcz48dm9sdW1lPjg0PC92b2x1bWU+PG51bWJlcj4xPC9udW1iZXI+PGVk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A4Njk8L3BhZ2VzPjx2b2x1bWU+MTA8L3ZvbHVtZT48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UxOC0yNDwvcGFnZXM+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cm1zdHJvbmc8L0F1dGhvcj48WWVhcj4xOTk5PC9ZZWFy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A3Ni04NDwv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zYyLTcxPC9wYWdlcz48dm9sdW1lPjg0PC92b2x1bWU+PG51bWJlcj4xPC9udW1iZXI+PGVk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MzA4Njk8L3BhZ2VzPjx2b2x1bWU+MTA8L3ZvbHVtZT48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UxOC0yNDwvcGFnZXM+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4, 6, 32, 53, 63, 68, 70, 75, 81, 101, 106, 108, 125, 12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6.5</w:t>
            </w:r>
          </w:p>
        </w:tc>
        <w:tc>
          <w:tcPr>
            <w:tcW w:w="4984" w:type="dxa"/>
          </w:tcPr>
          <w:p w:rsidR="002A2355" w:rsidRPr="00EF691A" w:rsidRDefault="0041049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LcmFoZW5idWhsPC9BdXRob3I+PFllYXI+MTk4OTwvWWVh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A4Njk8L3BhZ2VzPjx2b2x1bWU+MTA8L3ZvbHVt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==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LcmFoZW5idWhsPC9BdXRob3I+PFllYXI+MTk4OTwvWWVh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A4Njk8L3BhZ2VzPjx2b2x1bWU+MTA8L3ZvbHVt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==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53, 65,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7.0</w:t>
            </w:r>
          </w:p>
        </w:tc>
        <w:tc>
          <w:tcPr>
            <w:tcW w:w="4984" w:type="dxa"/>
          </w:tcPr>
          <w:p w:rsidR="002A2355" w:rsidRPr="00EF691A" w:rsidRDefault="00410496" w:rsidP="000707A9">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LcmFoZW5idWhsPC9BdXRob3I+PFllYXI+MTk4OTwvWWVh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g2OTwvcGFnZXM+PHZvbHVtZT4xMDwvdm9sdW1lPjxudW1iZXI+NjwvbnVtYmVy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</w:fldData>
              </w:fldChar>
            </w:r>
            <w:r w:rsidR="000707A9">
              <w:rPr>
                <w:rFonts w:ascii="Times New Roman" w:eastAsia="Times New Roman" w:hAnsi="Times New Roman" w:cs="Times New Roman"/>
                <w:sz w:val="18"/>
                <w:szCs w:val="18"/>
              </w:rPr>
              <w:instrText xml:space="preserve"> ADDIN EN.CITE </w:instrText>
            </w:r>
            <w:r w:rsidR="000707A9">
              <w:rPr>
                <w:rFonts w:ascii="Times New Roman" w:eastAsia="Times New Roman" w:hAnsi="Times New Roman" w:cs="Times New Roman"/>
                <w:sz w:val="18"/>
                <w:szCs w:val="18"/>
              </w:rPr>
              <w:fldChar w:fldCharType="begin">
                <w:fldData xml:space="preserve">PEVuZE5vdGU+PENpdGU+PEF1dGhvcj5LcmFoZW5idWhsPC9BdXRob3I+PFllYXI+MTk4OTwvWWVh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g2OTwvcGFnZXM+PHZvbHVtZT4xMDwvdm9sdW1lPjxudW1iZXI+NjwvbnVtYmVy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</w:fldData>
              </w:fldChar>
            </w:r>
            <w:r w:rsidR="000707A9">
              <w:rPr>
                <w:rFonts w:ascii="Times New Roman" w:eastAsia="Times New Roman" w:hAnsi="Times New Roman" w:cs="Times New Roman"/>
                <w:sz w:val="18"/>
                <w:szCs w:val="18"/>
              </w:rPr>
              <w:instrText xml:space="preserve"> ADDIN EN.CITE.DATA </w:instrText>
            </w:r>
            <w:r w:rsidR="000707A9">
              <w:rPr>
                <w:rFonts w:ascii="Times New Roman" w:eastAsia="Times New Roman" w:hAnsi="Times New Roman" w:cs="Times New Roman"/>
                <w:sz w:val="18"/>
                <w:szCs w:val="18"/>
              </w:rPr>
            </w:r>
            <w:r w:rsidR="000707A9">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53, 75, 12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7.5</w:t>
            </w:r>
          </w:p>
        </w:tc>
        <w:tc>
          <w:tcPr>
            <w:tcW w:w="4984" w:type="dxa"/>
          </w:tcPr>
          <w:p w:rsidR="002A2355" w:rsidRPr="00EF691A" w:rsidRDefault="00410496"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EYW5pZWxzPC9BdXRob3I+PFllYXI+MTk3ODwvWWVhcj48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wvRW5kTm90
ZT4A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EYW5pZWxzPC9BdXRob3I+PFllYXI+MTk3ODwvWWVhcj48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wvRW5kTm90
ZT4A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7,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4E4B93">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8.0</w:t>
            </w:r>
          </w:p>
        </w:tc>
        <w:tc>
          <w:tcPr>
            <w:tcW w:w="4984" w:type="dxa"/>
          </w:tcPr>
          <w:p w:rsidR="002A2355" w:rsidRPr="00EF691A" w:rsidRDefault="00410496" w:rsidP="000707A9">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dW5uaW5naGFtPC9BdXRob3I+PFllYXI+MTk4OTwvWWVh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OTItNjwvcGFnZXM+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wvRW5kTm90
ZT5=
</w:fldData>
              </w:fldChar>
            </w:r>
            <w:r w:rsidR="000707A9">
              <w:rPr>
                <w:rFonts w:ascii="Times New Roman" w:eastAsia="Times New Roman" w:hAnsi="Times New Roman" w:cs="Times New Roman"/>
                <w:sz w:val="18"/>
                <w:szCs w:val="18"/>
              </w:rPr>
              <w:instrText xml:space="preserve"> ADDIN EN.CITE </w:instrText>
            </w:r>
            <w:r w:rsidR="000707A9">
              <w:rPr>
                <w:rFonts w:ascii="Times New Roman" w:eastAsia="Times New Roman" w:hAnsi="Times New Roman" w:cs="Times New Roman"/>
                <w:sz w:val="18"/>
                <w:szCs w:val="18"/>
              </w:rPr>
              <w:fldChar w:fldCharType="begin">
                <w:fldData xml:space="preserve">PEVuZE5vdGU+PENpdGU+PEF1dGhvcj5DdW5uaW5naGFtPC9BdXRob3I+PFllYXI+MTk4OTwvWWVh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wODY5PC9wYWdlcz48dm9sdW1l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</w:fldData>
              </w:fldChar>
            </w:r>
            <w:r w:rsidR="000707A9">
              <w:rPr>
                <w:rFonts w:ascii="Times New Roman" w:eastAsia="Times New Roman" w:hAnsi="Times New Roman" w:cs="Times New Roman"/>
                <w:sz w:val="18"/>
                <w:szCs w:val="18"/>
              </w:rPr>
              <w:instrText xml:space="preserve"> ADDIN EN.CITE.DATA </w:instrText>
            </w:r>
            <w:r w:rsidR="000707A9">
              <w:rPr>
                <w:rFonts w:ascii="Times New Roman" w:eastAsia="Times New Roman" w:hAnsi="Times New Roman" w:cs="Times New Roman"/>
                <w:sz w:val="18"/>
                <w:szCs w:val="18"/>
              </w:rPr>
            </w:r>
            <w:r w:rsidR="000707A9">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0707A9">
              <w:rPr>
                <w:rFonts w:ascii="Times New Roman" w:eastAsia="Times New Roman" w:hAnsi="Times New Roman" w:cs="Times New Roman"/>
                <w:noProof/>
                <w:sz w:val="18"/>
                <w:szCs w:val="18"/>
              </w:rPr>
              <w:t>(25, 26, 53,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auto"/>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UN SELF-PACED</w:t>
            </w:r>
          </w:p>
        </w:tc>
        <w:tc>
          <w:tcPr>
            <w:tcW w:w="4984" w:type="dxa"/>
          </w:tcPr>
          <w:p w:rsidR="002A2355" w:rsidRPr="00EF691A" w:rsidRDefault="00410496"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MTM1KTwvRGlzcGxheVRleHQ+PHJl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MTM1KTwvRGlzcGxheVRleHQ+PHJl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47,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F12DAA" w:rsidP="009C2417">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SPORTS/GAMES</w:t>
            </w: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ASKETBALL - GAME</w:t>
            </w:r>
          </w:p>
        </w:tc>
        <w:tc>
          <w:tcPr>
            <w:tcW w:w="4984" w:type="dxa"/>
            <w:shd w:val="clear" w:color="auto" w:fill="BFBFBF" w:themeFill="background1" w:themeFillShade="BF"/>
          </w:tcPr>
          <w:p w:rsidR="002A2355" w:rsidRPr="00EF691A" w:rsidRDefault="0031233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csIDIxLCA0NywgNjEsIDc1LCA5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4yMDc2LTg0PC9wYWdlcz48dm9sdW1l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wODY5PC9wYWdlcz48dm9sdW1lPjEwPC92b2x1bWU+PG51bWJlcj42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MTgyMjwvcGFnZXM+PHZvbHVtZT42PC92b2x1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csIDIxLCA0NywgNjEsIDc1LCA5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4yMDc2LTg0PC9wYWdlcz48dm9sdW1l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wODY5PC9wYWdlcz48dm9sdW1lPjEwPC92b2x1bWU+PG51bWJlcj42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MTgyMjwvcGFnZXM+PHZvbHVtZT42PC92b2x1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 7, 21, 47, 61, 75, 90, 102, 108, 111,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ASKETBALL - SHOOTING AND RETRIEVING A BASKETBALL, CONTINUOUSLY, WITHOUT STOPPING</w:t>
            </w:r>
          </w:p>
        </w:tc>
        <w:tc>
          <w:tcPr>
            <w:tcW w:w="4984" w:type="dxa"/>
            <w:shd w:val="clear" w:color="auto" w:fill="BFBFBF" w:themeFill="background1" w:themeFillShade="BF"/>
          </w:tcPr>
          <w:p w:rsidR="002A2355" w:rsidRPr="00EF691A" w:rsidRDefault="0031233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jQsIDg3LCAxMDksIDEyNywgMTI4KTwv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NjItOTwvcGFnZXM+PHZvbHVtZT4xMDwvdm9sdW1lPjxudW1iZXI+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4xNTUtNjE8L3BhZ2VzPjx2b2x1bWU+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MjU5LTY2PC9wYWdlcz48dm9sdW1lPjM2PC92b2x1bWU+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NjAtODwvcGFnZXM+PHZvbHVtZT40Mzwvdm9sdW1lPjxudW1i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NjQsIDg3LCAxMDksIDEyNywgMTI4KTwv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QgU2NpIFNwb3J0cyBFeGVyYzwvZnVs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MjU5LTY2PC9wYWdlcz48dm9sdW1lPjM2PC92b2x1bWU+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NjAtODwvcGFnZXM+PHZvbHVtZT40Mzwvdm9sdW1lPjxudW1i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1, 64, 87, 109, 127, 12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ASKETBALL GAME (MINI BASKETBALL)</w:t>
            </w:r>
          </w:p>
        </w:tc>
        <w:tc>
          <w:tcPr>
            <w:tcW w:w="4984" w:type="dxa"/>
            <w:shd w:val="clear" w:color="auto" w:fill="BFBFBF" w:themeFill="background1" w:themeFillShade="BF"/>
          </w:tcPr>
          <w:p w:rsidR="002A2355" w:rsidRPr="00EF691A" w:rsidRDefault="0031233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OWLING - GAME</w:t>
            </w:r>
          </w:p>
        </w:tc>
        <w:tc>
          <w:tcPr>
            <w:tcW w:w="4984" w:type="dxa"/>
            <w:shd w:val="clear" w:color="auto" w:fill="BFBFBF" w:themeFill="background1" w:themeFillShade="BF"/>
          </w:tcPr>
          <w:p w:rsidR="002A2355" w:rsidRPr="00EF691A" w:rsidRDefault="0031233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MzApPC9EaXNwbGF5VGV4dD48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MzApPC9EaXNwbGF5VGV4dD48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3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OXING - PUNCHING BAG AND GLOVES</w:t>
            </w:r>
          </w:p>
        </w:tc>
        <w:tc>
          <w:tcPr>
            <w:tcW w:w="4984" w:type="dxa"/>
            <w:shd w:val="clear" w:color="auto" w:fill="BFBFBF" w:themeFill="background1" w:themeFillShade="BF"/>
          </w:tcPr>
          <w:p w:rsidR="002A2355" w:rsidRPr="00EF691A" w:rsidRDefault="0031233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CATCH/THROW BALL</w:t>
            </w:r>
          </w:p>
        </w:tc>
        <w:tc>
          <w:tcPr>
            <w:tcW w:w="4984" w:type="dxa"/>
            <w:shd w:val="clear" w:color="auto" w:fill="BFBFBF" w:themeFill="background1" w:themeFillShade="BF"/>
          </w:tcPr>
          <w:p w:rsidR="002A2355" w:rsidRPr="00EF691A" w:rsidRDefault="0031233B"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BdWxsPC9BdXRob3I+PFllYXI+MjAwODwvWWVhcj48UmVj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MTc3LTg1PC9wYWdlcz48dm9sdW1lPjQ0PC92b2x1bWU+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MTYyNS0zMTwvcGFnZXM+PHZvbHVt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BdWxsPC9BdXRob3I+PFllYXI+MjAwODwvWWVhcj48UmVj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MTYyNS0zMTwvcGFnZXM+PHZvbHVt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8, 21, 23, 32, 47, 51, 61, 63, 92, 12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GOLF - GAME (MINI GOLF)</w:t>
            </w:r>
          </w:p>
        </w:tc>
        <w:tc>
          <w:tcPr>
            <w:tcW w:w="4984" w:type="dxa"/>
            <w:shd w:val="clear" w:color="auto" w:fill="BFBFBF" w:themeFill="background1" w:themeFillShade="BF"/>
          </w:tcPr>
          <w:p w:rsidR="002A2355" w:rsidRPr="00EF691A" w:rsidRDefault="0031233B"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ANDBALL</w:t>
            </w:r>
          </w:p>
        </w:tc>
        <w:tc>
          <w:tcPr>
            <w:tcW w:w="4984" w:type="dxa"/>
            <w:shd w:val="clear" w:color="auto" w:fill="BFBFBF" w:themeFill="background1" w:themeFillShade="BF"/>
          </w:tcPr>
          <w:p w:rsidR="002A2355" w:rsidRPr="00EF691A" w:rsidRDefault="00D83DF0"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OCKEY - GAME (MINI FLOOR HOCKEY)</w:t>
            </w:r>
          </w:p>
        </w:tc>
        <w:tc>
          <w:tcPr>
            <w:tcW w:w="4984" w:type="dxa"/>
            <w:shd w:val="clear" w:color="auto" w:fill="BFBFBF" w:themeFill="background1" w:themeFillShade="BF"/>
          </w:tcPr>
          <w:p w:rsidR="002A2355" w:rsidRPr="00EF691A" w:rsidRDefault="00D83DF0"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 </w:instrText>
            </w:r>
            <w:r w:rsidR="00D0177A">
              <w:rPr>
                <w:rFonts w:ascii="Times New Roman" w:eastAsia="Times New Roman" w:hAnsi="Times New Roman" w:cs="Times New Roman"/>
                <w:sz w:val="18"/>
                <w:szCs w:val="18"/>
              </w:rPr>
              <w:fldChar w:fldCharType="begin">
                <w:fldData xml:space="preserve">PEVuZE5vdGU+PENpdGU+PEF1dGhvcj5Sb2VtbWljaDwvQXV0aG9yPjxZZWFyPjIwMTI8L1llYXI+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</w:fldData>
              </w:fldChar>
            </w:r>
            <w:r w:rsidR="00D0177A">
              <w:rPr>
                <w:rFonts w:ascii="Times New Roman" w:eastAsia="Times New Roman" w:hAnsi="Times New Roman" w:cs="Times New Roman"/>
                <w:sz w:val="18"/>
                <w:szCs w:val="18"/>
              </w:rPr>
              <w:instrText xml:space="preserve"> ADDIN EN.CITE.DATA </w:instrText>
            </w:r>
            <w:r w:rsidR="00D0177A">
              <w:rPr>
                <w:rFonts w:ascii="Times New Roman" w:eastAsia="Times New Roman" w:hAnsi="Times New Roman" w:cs="Times New Roman"/>
                <w:sz w:val="18"/>
                <w:szCs w:val="18"/>
              </w:rPr>
            </w:r>
            <w:r w:rsidR="00D0177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JUGGLING</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Clevenger&lt;/Author&gt;&lt;Year&gt;2016&lt;/Year&gt;&lt;RecNum&gt;144&lt;/RecNum&gt;&lt;DisplayText&gt;(21)&lt;/DisplayText&gt;&lt;record&gt;&lt;rec-number&gt;144&lt;/rec-number&gt;&lt;foreign-keys&gt;&lt;key app="EN" db-id="0taw5s0xtxpr5devf9kxawaepxv0xpd9wpew" timestamp="1498226003"&gt;144&lt;/key&gt;&lt;/foreign-keys&gt;&lt;ref-type name="Journal Article"&gt;17&lt;/ref-type&gt;&lt;contributors&gt;&lt;authors&gt;&lt;author&gt;Clevenger, K. A.&lt;/author&gt;&lt;author&gt;Aubrey, A. J.&lt;/author&gt;&lt;author&gt;Moore, R. W.&lt;/author&gt;&lt;author&gt;Peyer, K. L.&lt;/author&gt;&lt;author&gt;Suton, D.&lt;/author&gt;&lt;author&gt;Trost, S. G.&lt;/author&gt;&lt;author&gt;Pfeiffer, K. A.&lt;/author&gt;&lt;/authors&gt;&lt;/contributors&gt;&lt;auth-address&gt;Dept of Kinesiology, Michigan State University.&lt;/auth-address&gt;&lt;titles&gt;&lt;title&gt;Energy cost of children&amp;apos;s structured and unstructured games&lt;/title&gt;&lt;secondary-title&gt;J Phys Act Health&lt;/secondary-title&gt;&lt;/titles&gt;&lt;periodical&gt;&lt;full-title&gt;J Phys Act Health&lt;/full-title&gt;&lt;/periodical&gt;&lt;pages&gt;S44-7&lt;/pages&gt;&lt;volume&gt;13&lt;/volume&gt;&lt;number&gt;6 Suppl 1&lt;/number&gt;&lt;dates&gt;&lt;year&gt;2016&lt;/year&gt;&lt;pub-dates&gt;&lt;date&gt;Jun&lt;/date&gt;&lt;/pub-dates&gt;&lt;/dates&gt;&lt;isbn&gt;1543-5474 (Electronic)&amp;#xD;1543-3080 (Linking)&lt;/isbn&gt;&lt;accession-num&gt;27392378&lt;/accession-num&gt;&lt;urls&gt;&lt;related-urls&gt;&lt;url&gt;https://www.ncbi.nlm.nih.gov/pubmed/27392378&lt;/url&gt;&lt;/related-urls&gt;&lt;/urls&gt;&lt;electronic-resource-num&gt;10.1123/jpah.2016-0005&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KICKBALL, CONTINUOUS MOVEMENT</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Clevenger&lt;/Author&gt;&lt;Year&gt;2016&lt;/Year&gt;&lt;RecNum&gt;144&lt;/RecNum&gt;&lt;DisplayText&gt;(21)&lt;/DisplayText&gt;&lt;record&gt;&lt;rec-number&gt;144&lt;/rec-number&gt;&lt;foreign-keys&gt;&lt;key app="EN" db-id="0taw5s0xtxpr5devf9kxawaepxv0xpd9wpew" timestamp="1498226003"&gt;144&lt;/key&gt;&lt;/foreign-keys&gt;&lt;ref-type name="Journal Article"&gt;17&lt;/ref-type&gt;&lt;contributors&gt;&lt;authors&gt;&lt;author&gt;Clevenger, K. A.&lt;/author&gt;&lt;author&gt;Aubrey, A. J.&lt;/author&gt;&lt;author&gt;Moore, R. W.&lt;/author&gt;&lt;author&gt;Peyer, K. L.&lt;/author&gt;&lt;author&gt;Suton, D.&lt;/author&gt;&lt;author&gt;Trost, S. G.&lt;/author&gt;&lt;author&gt;Pfeiffer, K. A.&lt;/author&gt;&lt;/authors&gt;&lt;/contributors&gt;&lt;auth-address&gt;Dept of Kinesiology, Michigan State University.&lt;/auth-address&gt;&lt;titles&gt;&lt;title&gt;Energy cost of children&amp;apos;s structured and unstructured games&lt;/title&gt;&lt;secondary-title&gt;J Phys Act Health&lt;/secondary-title&gt;&lt;/titles&gt;&lt;periodical&gt;&lt;full-title&gt;J Phys Act Health&lt;/full-title&gt;&lt;/periodical&gt;&lt;pages&gt;S44-7&lt;/pages&gt;&lt;volume&gt;13&lt;/volume&gt;&lt;number&gt;6 Suppl 1&lt;/number&gt;&lt;dates&gt;&lt;year&gt;2016&lt;/year&gt;&lt;pub-dates&gt;&lt;date&gt;Jun&lt;/date&gt;&lt;/pub-dates&gt;&lt;/dates&gt;&lt;isbn&gt;1543-5474 (Electronic)&amp;#xD;1543-3080 (Linking)&lt;/isbn&gt;&lt;accession-num&gt;27392378&lt;/accession-num&gt;&lt;urls&gt;&lt;related-urls&gt;&lt;url&gt;https://www.ncbi.nlm.nih.gov/pubmed/27392378&lt;/url&gt;&lt;/related-urls&gt;&lt;/urls&gt;&lt;electronic-resource-num&gt;10.1123/jpah.2016-0005&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35443B" w:rsidRPr="009C2417" w:rsidTr="00126FDD">
        <w:trPr>
          <w:trHeight w:val="255"/>
        </w:trPr>
        <w:tc>
          <w:tcPr>
            <w:tcW w:w="3865" w:type="dxa"/>
            <w:shd w:val="clear" w:color="auto" w:fill="BFBFBF" w:themeFill="background1" w:themeFillShade="BF"/>
            <w:noWrap/>
          </w:tcPr>
          <w:p w:rsidR="0035443B" w:rsidRPr="00EF691A" w:rsidRDefault="0035443B" w:rsidP="0035443B">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tcPr>
          <w:p w:rsidR="0035443B" w:rsidRPr="00EF691A" w:rsidRDefault="0035443B" w:rsidP="0035443B">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ROLLERBLADING</w:t>
            </w:r>
          </w:p>
        </w:tc>
        <w:tc>
          <w:tcPr>
            <w:tcW w:w="4984" w:type="dxa"/>
            <w:shd w:val="clear" w:color="auto" w:fill="BFBFBF" w:themeFill="background1" w:themeFillShade="BF"/>
          </w:tcPr>
          <w:p w:rsidR="0035443B" w:rsidRPr="00EF691A" w:rsidRDefault="0035443B" w:rsidP="0035443B">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Ridley&lt;/Author&gt;&lt;Year&gt;2016&lt;/Year&gt;&lt;RecNum&gt;133&lt;/RecNum&gt;&lt;DisplayText&gt;(95)&lt;/DisplayText&gt;&lt;record&gt;&lt;rec-number&gt;133&lt;/rec-number&gt;&lt;foreign-keys&gt;&lt;key app="EN" db-id="0taw5s0xtxpr5devf9kxawaepxv0xpd9wpew" timestamp="1498226002"&gt;133&lt;/key&gt;&lt;/foreign-keys&gt;&lt;ref-type name="Journal Article"&gt;17&lt;/ref-type&gt;&lt;contributors&gt;&lt;authors&gt;&lt;author&gt;Ridley, K.&lt;/author&gt;&lt;author&gt;Olds, T.&lt;/author&gt;&lt;/authors&gt;&lt;/contributors&gt;&lt;auth-address&gt;Sport, Health, and Physical Education (SHAPE) Research Centre, School of Education, Flinders University, Australia.&lt;/auth-address&gt;&lt;titles&gt;&lt;title&gt;The energy cost of household chores, rollerblading, and riding scooters in 9- to 14-year-old children&lt;/title&gt;&lt;secondary-title&gt;J Phys Act Health&lt;/secondary-title&gt;&lt;/titles&gt;&lt;periodical&gt;&lt;full-title&gt;J Phys Act Health&lt;/full-title&gt;&lt;/periodical&gt;&lt;pages&gt;S75-7&lt;/pages&gt;&lt;volume&gt;13&lt;/volume&gt;&lt;number&gt;6 Suppl 1&lt;/number&gt;&lt;dates&gt;&lt;year&gt;2016&lt;/year&gt;&lt;pub-dates&gt;&lt;date&gt;Jun&lt;/date&gt;&lt;/pub-dates&gt;&lt;/dates&gt;&lt;isbn&gt;1543-5474 (Electronic)&amp;#xD;1543-3080 (Linking)&lt;/isbn&gt;&lt;accession-num&gt;27392385&lt;/accession-num&gt;&lt;urls&gt;&lt;related-urls&gt;&lt;url&gt;https://www.ncbi.nlm.nih.gov/pubmed/27392385&lt;/url&gt;&lt;/related-urls&gt;&lt;/urls&gt;&lt;electronic-resource-num&gt;10.1123/jpah.2015-0706&lt;/electronic-resource-num&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9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35443B" w:rsidRPr="009C2417" w:rsidRDefault="0035443B" w:rsidP="0035443B">
            <w:pPr>
              <w:spacing w:after="0" w:line="240" w:lineRule="auto"/>
              <w:rPr>
                <w:rFonts w:ascii="Times New Roman" w:eastAsia="Times New Roman" w:hAnsi="Times New Roman" w:cs="Times New Roman"/>
                <w:sz w:val="18"/>
                <w:szCs w:val="18"/>
              </w:rPr>
            </w:pPr>
          </w:p>
        </w:tc>
      </w:tr>
      <w:tr w:rsidR="0035443B" w:rsidRPr="009C2417" w:rsidTr="00126FDD">
        <w:trPr>
          <w:trHeight w:val="255"/>
        </w:trPr>
        <w:tc>
          <w:tcPr>
            <w:tcW w:w="3865" w:type="dxa"/>
            <w:shd w:val="clear" w:color="auto" w:fill="BFBFBF" w:themeFill="background1" w:themeFillShade="BF"/>
            <w:noWrap/>
          </w:tcPr>
          <w:p w:rsidR="0035443B" w:rsidRPr="00EF691A" w:rsidRDefault="0035443B" w:rsidP="0035443B">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tcPr>
          <w:p w:rsidR="0035443B" w:rsidRPr="00EF691A" w:rsidRDefault="0035443B" w:rsidP="0035443B">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KIING</w:t>
            </w:r>
          </w:p>
        </w:tc>
        <w:tc>
          <w:tcPr>
            <w:tcW w:w="4984" w:type="dxa"/>
            <w:shd w:val="clear" w:color="auto" w:fill="BFBFBF" w:themeFill="background1" w:themeFillShade="BF"/>
          </w:tcPr>
          <w:p w:rsidR="0035443B" w:rsidRPr="00EF691A" w:rsidRDefault="0035443B" w:rsidP="0035443B">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Gebhardt&lt;/Author&gt;&lt;Year&gt;2012&lt;/Year&gt;&lt;RecNum&gt;5&lt;/RecNum&gt;&lt;DisplayText&gt;(37)&lt;/DisplayText&gt;&lt;record&gt;&lt;rec-number&gt;5&lt;/rec-number&gt;&lt;foreign-keys&gt;&lt;key app="EN" db-id="0taw5s0xtxpr5devf9kxawaepxv0xpd9wpew" timestamp="1498225451"&gt;5&lt;/key&gt;&lt;/foreign-keys&gt;&lt;ref-type name="Journal Article"&gt;17&lt;/ref-type&gt;&lt;contributors&gt;&lt;authors&gt;&lt;author&gt;Gebhardt, G.&lt;/author&gt;&lt;author&gt;Grob-Bolting, B.L.&lt;/author&gt;&lt;author&gt;Heb, K.&lt;/author&gt;&lt;author&gt;Langhof, H.&lt;/author&gt;&lt;author&gt;Ulmer, H.&lt;/author&gt;&lt;/authors&gt;&lt;/contributors&gt;&lt;titles&gt;&lt;title&gt;Energy consumption and energy balance during therapeutic hiking and skiing as part of therapy for obese children in the clinic Schonsicht Berchtesgaden&lt;/title&gt;&lt;secondary-title&gt;Med Sport&lt;/secondary-title&gt;&lt;/titles&gt;&lt;periodical&gt;&lt;full-title&gt;Med Sport&lt;/full-title&gt;&lt;/periodical&gt;&lt;pages&gt;159-64&lt;/pages&gt;&lt;volume&gt;16&lt;/volume&gt;&lt;number&gt;4&lt;/number&gt;&lt;dates&gt;&lt;year&gt;2012&lt;/year&gt;&lt;/dates&gt;&lt;urls&gt;&lt;/urls&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3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35443B" w:rsidRPr="009C2417" w:rsidRDefault="0035443B" w:rsidP="0035443B">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LIDE BOARD - 40</w:t>
            </w:r>
            <w:r w:rsidR="00D83DF0" w:rsidRPr="00EF691A">
              <w:rPr>
                <w:rFonts w:ascii="Times New Roman" w:eastAsia="Times New Roman" w:hAnsi="Times New Roman" w:cs="Times New Roman"/>
                <w:sz w:val="18"/>
                <w:szCs w:val="18"/>
              </w:rPr>
              <w:t xml:space="preserve"> </w:t>
            </w:r>
            <w:r w:rsidRPr="00EF691A">
              <w:rPr>
                <w:rFonts w:ascii="Times New Roman" w:eastAsia="Times New Roman" w:hAnsi="Times New Roman" w:cs="Times New Roman"/>
                <w:sz w:val="18"/>
                <w:szCs w:val="18"/>
              </w:rPr>
              <w:t>SLIDES/MIN</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chober&lt;/Author&gt;&lt;Year&gt;1996&lt;/Year&gt;&lt;RecNum&gt;108&lt;/RecNum&gt;&lt;DisplayText&gt;(110)&lt;/DisplayText&gt;&lt;record&gt;&lt;rec-number&gt;108&lt;/rec-number&gt;&lt;foreign-keys&gt;&lt;key app="EN" db-id="0taw5s0xtxpr5devf9kxawaepxv0xpd9wpew" timestamp="1498225501"&gt;108&lt;/key&gt;&lt;/foreign-keys&gt;&lt;ref-type name="Thesis"&gt;32&lt;/ref-type&gt;&lt;contributors&gt;&lt;authors&gt;&lt;author&gt;Schober, R.P.&lt;/author&gt;&lt;/authors&gt;&lt;/contributors&gt;&lt;titles&gt;&lt;title&gt;Validation of the slide board as an exercise modality [Dissertation]&lt;/title&gt;&lt;/titles&gt;&lt;dates&gt;&lt;year&gt;1996&lt;/year&gt;&lt;/dates&gt;&lt;publisher&gt;Morgantown (WV): West Virginia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LIDE BOARD - 50 SLIDES/MIN</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chober&lt;/Author&gt;&lt;Year&gt;1996&lt;/Year&gt;&lt;RecNum&gt;108&lt;/RecNum&gt;&lt;DisplayText&gt;(110)&lt;/DisplayText&gt;&lt;record&gt;&lt;rec-number&gt;108&lt;/rec-number&gt;&lt;foreign-keys&gt;&lt;key app="EN" db-id="0taw5s0xtxpr5devf9kxawaepxv0xpd9wpew" timestamp="1498225501"&gt;108&lt;/key&gt;&lt;/foreign-keys&gt;&lt;ref-type name="Thesis"&gt;32&lt;/ref-type&gt;&lt;contributors&gt;&lt;authors&gt;&lt;author&gt;Schober, R.P.&lt;/author&gt;&lt;/authors&gt;&lt;/contributors&gt;&lt;titles&gt;&lt;title&gt;Validation of the slide board as an exercise modality [Dissertation]&lt;/title&gt;&lt;/titles&gt;&lt;dates&gt;&lt;year&gt;1996&lt;/year&gt;&lt;/dates&gt;&lt;publisher&gt;Morgantown (WV): West Virginia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LIDE BOARD - 60 SLIDES/MIN</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chober&lt;/Author&gt;&lt;Year&gt;1996&lt;/Year&gt;&lt;RecNum&gt;108&lt;/RecNum&gt;&lt;DisplayText&gt;(110)&lt;/DisplayText&gt;&lt;record&gt;&lt;rec-number&gt;108&lt;/rec-number&gt;&lt;foreign-keys&gt;&lt;key app="EN" db-id="0taw5s0xtxpr5devf9kxawaepxv0xpd9wpew" timestamp="1498225501"&gt;108&lt;/key&gt;&lt;/foreign-keys&gt;&lt;ref-type name="Thesis"&gt;32&lt;/ref-type&gt;&lt;contributors&gt;&lt;authors&gt;&lt;author&gt;Schober, R.P.&lt;/author&gt;&lt;/authors&gt;&lt;/contributors&gt;&lt;titles&gt;&lt;title&gt;Validation of the slide board as an exercise modality [Dissertation]&lt;/title&gt;&lt;/titles&gt;&lt;dates&gt;&lt;year&gt;1996&lt;/year&gt;&lt;/dates&gt;&lt;publisher&gt;Morgantown (WV): West Virginia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LIDE BOARD - 70 SLIDES/MIN</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chober&lt;/Author&gt;&lt;Year&gt;1996&lt;/Year&gt;&lt;RecNum&gt;108&lt;/RecNum&gt;&lt;DisplayText&gt;(110)&lt;/DisplayText&gt;&lt;record&gt;&lt;rec-number&gt;108&lt;/rec-number&gt;&lt;foreign-keys&gt;&lt;key app="EN" db-id="0taw5s0xtxpr5devf9kxawaepxv0xpd9wpew" timestamp="1498225501"&gt;108&lt;/key&gt;&lt;/foreign-keys&gt;&lt;ref-type name="Thesis"&gt;32&lt;/ref-type&gt;&lt;contributors&gt;&lt;authors&gt;&lt;author&gt;Schober, R.P.&lt;/author&gt;&lt;/authors&gt;&lt;/contributors&gt;&lt;titles&gt;&lt;title&gt;Validation of the slide board as an exercise modality [Dissertation]&lt;/title&gt;&lt;/titles&gt;&lt;dates&gt;&lt;year&gt;1996&lt;/year&gt;&lt;/dates&gt;&lt;publisher&gt;Morgantown (WV): West Virginia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LIDE BOARD - 80 SLIDES/MIN</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chober&lt;/Author&gt;&lt;Year&gt;1996&lt;/Year&gt;&lt;RecNum&gt;108&lt;/RecNum&gt;&lt;DisplayText&gt;(110)&lt;/DisplayText&gt;&lt;record&gt;&lt;rec-number&gt;108&lt;/rec-number&gt;&lt;foreign-keys&gt;&lt;key app="EN" db-id="0taw5s0xtxpr5devf9kxawaepxv0xpd9wpew" timestamp="1498225501"&gt;108&lt;/key&gt;&lt;/foreign-keys&gt;&lt;ref-type name="Thesis"&gt;32&lt;/ref-type&gt;&lt;contributors&gt;&lt;authors&gt;&lt;author&gt;Schober, R.P.&lt;/author&gt;&lt;/authors&gt;&lt;/contributors&gt;&lt;titles&gt;&lt;title&gt;Validation of the slide board as an exercise modality [Dissertation]&lt;/title&gt;&lt;/titles&gt;&lt;dates&gt;&lt;year&gt;1996&lt;/year&gt;&lt;/dates&gt;&lt;publisher&gt;Morgantown (WV): West Virginia University&lt;/publisher&gt;&lt;urls&gt;&lt;/urls&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1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OCCER - AROUND CONES</w:t>
            </w:r>
          </w:p>
        </w:tc>
        <w:tc>
          <w:tcPr>
            <w:tcW w:w="4984" w:type="dxa"/>
            <w:shd w:val="clear" w:color="auto" w:fill="BFBFBF" w:themeFill="background1" w:themeFillShade="BF"/>
          </w:tcPr>
          <w:p w:rsidR="002A2355" w:rsidRPr="00EF691A" w:rsidRDefault="00D83DF0"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DgsIDQ5LCA2MSwgNzUpPC9EaXNw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xMTc3LTg1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zMDg2OTwvcGFnZXM+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cm91dGVyPC9BdXRob3I+PFllYXI+MjAxMjwvWWVhcj48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xMTc3LTg1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zMDg2OTwvcGFnZXM+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3, 48, 49, 61,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OCCER - GAME</w:t>
            </w:r>
          </w:p>
        </w:tc>
        <w:tc>
          <w:tcPr>
            <w:tcW w:w="4984" w:type="dxa"/>
            <w:shd w:val="clear" w:color="auto" w:fill="BFBFBF" w:themeFill="background1" w:themeFillShade="BF"/>
          </w:tcPr>
          <w:p w:rsidR="002A2355" w:rsidRPr="00EF691A" w:rsidRDefault="007513D4"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csIDEwMiwgMTA4LCAxMzUp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DcsIDEwMiwgMTA4LCAxMzUp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47, 102, 108,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TABLE TENNIS</w:t>
            </w:r>
          </w:p>
        </w:tc>
        <w:tc>
          <w:tcPr>
            <w:tcW w:w="4984" w:type="dxa"/>
            <w:shd w:val="clear" w:color="auto" w:fill="BFBFBF" w:themeFill="background1" w:themeFillShade="BF"/>
          </w:tcPr>
          <w:p w:rsidR="002A2355" w:rsidRPr="00EF691A" w:rsidRDefault="007513D4"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Lazzer&lt;/Author&gt;&lt;Year&gt;2009&lt;/Year&gt;&lt;RecNum&gt;46&lt;/RecNum&gt;&lt;DisplayText&gt;(60)&lt;/DisplayText&gt;&lt;record&gt;&lt;rec-number&gt;46&lt;/rec-number&gt;&lt;foreign-keys&gt;&lt;key app="EN" db-id="0taw5s0xtxpr5devf9kxawaepxv0xpd9wpew" timestamp="1498225465"&gt;46&lt;/key&gt;&lt;/foreign-keys&gt;&lt;ref-type name="Journal Article"&gt;17&lt;/ref-type&gt;&lt;contributors&gt;&lt;authors&gt;&lt;author&gt;Lazzer, S.&lt;/author&gt;&lt;author&gt;Busti, C.&lt;/author&gt;&lt;author&gt;Galli, R.&lt;/author&gt;&lt;author&gt;Boniello, S.&lt;/author&gt;&lt;author&gt;Agosti, F.&lt;/author&gt;&lt;author&gt;Lafortuna, C.&lt;/author&gt;&lt;author&gt;Sartorio, A.&lt;/author&gt;&lt;/authors&gt;&lt;/contributors&gt;&lt;auth-address&gt;Istituto Auxologico Italiano, IRCCS, Laboratorio Sperimentale Ricerche Auxo-Endocrinologiche, Milan and Verbania, Italy.&lt;/auth-address&gt;&lt;titles&gt;&lt;title&gt;Physical activity ratios for various commonly performed sedentary and physical activities in obese adolescent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79-82&lt;/pages&gt;&lt;volume&gt;32&lt;/volume&gt;&lt;number&gt;1&lt;/number&gt;&lt;edition&gt;2009/04/02&lt;/edition&gt;&lt;keywords&gt;&lt;keyword&gt;Adolescent&lt;/keyword&gt;&lt;keyword&gt;Basal Metabolism&lt;/keyword&gt;&lt;keyword&gt;Body Mass Index&lt;/keyword&gt;&lt;keyword&gt;Energy Metabolism&lt;/keyword&gt;&lt;keyword&gt;Female&lt;/keyword&gt;&lt;keyword&gt;Humans&lt;/keyword&gt;&lt;keyword&gt;Male&lt;/keyword&gt;&lt;keyword&gt;*Motor Activity&lt;/keyword&gt;&lt;keyword&gt;Obesity/*metabolism&lt;/keyword&gt;&lt;/keywords&gt;&lt;dates&gt;&lt;year&gt;2009&lt;/year&gt;&lt;pub-dates&gt;&lt;date&gt;Jan&lt;/date&gt;&lt;/pub-dates&gt;&lt;/dates&gt;&lt;isbn&gt;0391-4097&lt;/isbn&gt;&lt;accession-num&gt;19337021&lt;/accession-num&gt;&lt;urls&gt;&lt;related-urls&gt;&lt;url&gt;http://link.springer.com/article/10.1007%2FBF03345684&lt;/url&gt;&lt;/related-urls&gt;&lt;/urls&gt;&lt;electronic-resource-num&gt;10.1007/bf03345684&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6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TENNIS PRACTICE AND GAMES</w:t>
            </w:r>
          </w:p>
        </w:tc>
        <w:tc>
          <w:tcPr>
            <w:tcW w:w="4984" w:type="dxa"/>
            <w:shd w:val="clear" w:color="auto" w:fill="BFBFBF" w:themeFill="background1" w:themeFillShade="BF"/>
          </w:tcPr>
          <w:p w:rsidR="002A2355" w:rsidRPr="00EF691A" w:rsidRDefault="007513D4"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zUsIDg1KTwvRGlzcGxheVRl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zMDg2OTwvcGFnZXM+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</w:fldData>
              </w:fldChar>
            </w:r>
            <w:r w:rsidR="00C847AA">
              <w:rPr>
                <w:rFonts w:ascii="Times New Roman" w:eastAsia="Times New Roman" w:hAnsi="Times New Roman" w:cs="Times New Roman"/>
                <w:sz w:val="18"/>
                <w:szCs w:val="18"/>
              </w:rPr>
              <w:instrText xml:space="preserve"> ADDIN EN.CITE </w:instrText>
            </w:r>
            <w:r w:rsidR="00C847AA">
              <w:rPr>
                <w:rFonts w:ascii="Times New Roman" w:eastAsia="Times New Roman" w:hAnsi="Times New Roman" w:cs="Times New Roman"/>
                <w:sz w:val="18"/>
                <w:szCs w:val="18"/>
              </w:rPr>
              <w:fldChar w:fldCharType="begin">
                <w:fldData xml:space="preserve">PEVuZE5vdGU+PENpdGU+PEF1dGhvcj5DbGV2ZW5nZXI8L0F1dGhvcj48WWVhcj4yMDE2PC9ZZWFy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zMDg2OTwvcGFnZXM+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</w:fldData>
              </w:fldChar>
            </w:r>
            <w:r w:rsidR="00C847AA">
              <w:rPr>
                <w:rFonts w:ascii="Times New Roman" w:eastAsia="Times New Roman" w:hAnsi="Times New Roman" w:cs="Times New Roman"/>
                <w:sz w:val="18"/>
                <w:szCs w:val="18"/>
              </w:rPr>
              <w:instrText xml:space="preserve"> ADDIN EN.CITE.DATA </w:instrText>
            </w:r>
            <w:r w:rsidR="00C847AA">
              <w:rPr>
                <w:rFonts w:ascii="Times New Roman" w:eastAsia="Times New Roman" w:hAnsi="Times New Roman" w:cs="Times New Roman"/>
                <w:sz w:val="18"/>
                <w:szCs w:val="18"/>
              </w:rPr>
            </w:r>
            <w:r w:rsidR="00C847AA">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21, 75, 8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ULTIMATE FRISBBE</w:t>
            </w:r>
          </w:p>
        </w:tc>
        <w:tc>
          <w:tcPr>
            <w:tcW w:w="4984" w:type="dxa"/>
            <w:shd w:val="clear" w:color="auto" w:fill="BFBFBF" w:themeFill="background1" w:themeFillShade="BF"/>
          </w:tcPr>
          <w:p w:rsidR="002A2355" w:rsidRPr="00EF691A" w:rsidRDefault="007513D4" w:rsidP="00C847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C847AA">
              <w:rPr>
                <w:rFonts w:ascii="Times New Roman" w:eastAsia="Times New Roman" w:hAnsi="Times New Roman" w:cs="Times New Roman"/>
                <w:sz w:val="18"/>
                <w:szCs w:val="18"/>
              </w:rPr>
              <w:instrText xml:space="preserve"> ADDIN EN.CITE &lt;EndNote&gt;&lt;Cite&gt;&lt;Author&gt;Sasaki&lt;/Author&gt;&lt;Year&gt;2016&lt;/Year&gt;&lt;RecNum&gt;1&lt;/RecNum&gt;&lt;DisplayText&gt;(108)&lt;/DisplayText&gt;&lt;record&gt;&lt;rec-number&gt;1&lt;/rec-number&gt;&lt;foreign-keys&gt;&lt;key app="EN" db-id="0taw5s0xtxpr5devf9kxawaepxv0xpd9wpew" timestamp="1498225450"&gt;1&lt;/key&gt;&lt;/foreign-keys&gt;&lt;ref-type name="Journal Article"&gt;17&lt;/ref-type&gt;&lt;contributors&gt;&lt;authors&gt;&lt;author&gt;Sasaki, J. E.&lt;/author&gt;&lt;author&gt;Howe, C.&lt;/author&gt;&lt;author&gt;John, D.&lt;/author&gt;&lt;author&gt;Hickey, A.&lt;/author&gt;&lt;author&gt;Steeves, J.&lt;/author&gt;&lt;author&gt;Conger, S.&lt;/author&gt;&lt;author&gt;Lyden, K.&lt;/author&gt;&lt;author&gt;Kozey-Keadle, S.&lt;/author&gt;&lt;author&gt;Burkart, S.&lt;/author&gt;&lt;author&gt;Alhassan, S.&lt;/author&gt;&lt;author&gt;Bassett, D., Jr.&lt;/author&gt;&lt;author&gt;Freedson, P. S.&lt;/author&gt;&lt;/authors&gt;&lt;/contributors&gt;&lt;auth-address&gt;Graduate Program in Physical Education, Federal University of Triangulo Mineiro, Brazil.&lt;/auth-address&gt;&lt;titles&gt;&lt;title&gt;Energy expenditure for 70 activities in children and adolescents&lt;/title&gt;&lt;secondary-title&gt;J Phys Act Health&lt;/secondary-title&gt;&lt;/titles&gt;&lt;periodical&gt;&lt;full-title&gt;J Phys Act Health&lt;/full-title&gt;&lt;/periodical&gt;&lt;pages&gt;S24-8&lt;/pages&gt;&lt;volume&gt;13&lt;/volume&gt;&lt;number&gt;6 Suppl 1&lt;/number&gt;&lt;dates&gt;&lt;year&gt;2016&lt;/year&gt;&lt;pub-dates&gt;&lt;date&gt;Jun&lt;/date&gt;&lt;/pub-dates&gt;&lt;/dates&gt;&lt;isbn&gt;1543-5474 (Electronic)&amp;#xD;1543-3080 (Linking)&lt;/isbn&gt;&lt;accession-num&gt;27392373&lt;/accession-num&gt;&lt;urls&gt;&lt;related-urls&gt;&lt;url&gt;https://www.ncbi.nlm.nih.gov/pubmed/27392373&lt;/url&gt;&lt;/related-urls&gt;&lt;/urls&gt;&lt;electronic-resource-num&gt;10.1123/jpah.2015-0712&lt;/electronic-resource-num&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8)</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2A2355" w:rsidRPr="009C2417" w:rsidTr="00126FDD">
        <w:trPr>
          <w:trHeight w:val="255"/>
        </w:trPr>
        <w:tc>
          <w:tcPr>
            <w:tcW w:w="3865" w:type="dxa"/>
            <w:shd w:val="clear" w:color="auto" w:fill="BFBFBF" w:themeFill="background1" w:themeFillShade="BF"/>
            <w:noWrap/>
          </w:tcPr>
          <w:p w:rsidR="002A2355" w:rsidRPr="009C2417" w:rsidRDefault="002A2355" w:rsidP="009C2417">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2A2355" w:rsidRPr="00EF691A" w:rsidRDefault="002A2355" w:rsidP="009C2417">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OLLEYBALL</w:t>
            </w:r>
          </w:p>
        </w:tc>
        <w:tc>
          <w:tcPr>
            <w:tcW w:w="4984" w:type="dxa"/>
            <w:shd w:val="clear" w:color="auto" w:fill="BFBFBF" w:themeFill="background1" w:themeFillShade="BF"/>
          </w:tcPr>
          <w:p w:rsidR="002A2355" w:rsidRPr="00EF691A" w:rsidRDefault="007513D4" w:rsidP="00D0177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sidR="00D0177A">
              <w:rPr>
                <w:rFonts w:ascii="Times New Roman" w:eastAsia="Times New Roman" w:hAnsi="Times New Roman" w:cs="Times New Roman"/>
                <w:sz w:val="18"/>
                <w:szCs w:val="18"/>
              </w:rPr>
              <w:instrText xml:space="preserve"> ADDIN EN.CITE &lt;EndNote&gt;&lt;Cite&gt;&lt;Author&gt;Romanzini&lt;/Author&gt;&lt;Year&gt;2014&lt;/Year&gt;&lt;RecNum&gt;13&lt;/RecNum&gt;&lt;DisplayText&gt;(102)&lt;/DisplayText&gt;&lt;record&gt;&lt;rec-number&gt;13&lt;/rec-number&gt;&lt;foreign-keys&gt;&lt;key app="EN" db-id="0taw5s0xtxpr5devf9kxawaepxv0xpd9wpew" timestamp="1498225453"&gt;13&lt;/key&gt;&lt;/foreign-keys&gt;&lt;ref-type name="Journal Article"&gt;17&lt;/ref-type&gt;&lt;contributors&gt;&lt;authors&gt;&lt;author&gt;Romanzini, M.&lt;/author&gt;&lt;author&gt;Petroski, E. L.&lt;/author&gt;&lt;author&gt;Ohara, D.&lt;/author&gt;&lt;author&gt;Dourado, A. C.&lt;/author&gt;&lt;author&gt;Reichert, F. F.&lt;/author&gt;&lt;/authors&gt;&lt;/contributors&gt;&lt;auth-address&gt;a Department of Physical Education , State University of Londrina , Londrina , Brazil.&lt;/auth-address&gt;&lt;titles&gt;&lt;title&gt;Calibration of ActiGraph GT3X, Actical and RT3 accelerometers in adolescents&lt;/title&gt;&lt;secondary-title&gt;Eur J Sport Sci&lt;/secondary-title&gt;&lt;alt-title&gt;European journal of sport science&lt;/alt-title&gt;&lt;/titles&gt;&lt;periodical&gt;&lt;full-title&gt;Eur J Sport Sci&lt;/full-title&gt;&lt;abbr-1&gt;European journal of sport science&lt;/abbr-1&gt;&lt;/periodical&gt;&lt;alt-periodical&gt;&lt;full-title&gt;Eur J Sport Sci&lt;/full-title&gt;&lt;abbr-1&gt;European journal of sport science&lt;/abbr-1&gt;&lt;/alt-periodical&gt;&lt;pages&gt;91-9&lt;/pages&gt;&lt;volume&gt;14&lt;/volume&gt;&lt;number&gt;1&lt;/number&gt;&lt;edition&gt;2014/02/19&lt;/edition&gt;&lt;keywords&gt;&lt;keyword&gt;Accelerometry/*methods&lt;/keyword&gt;&lt;keyword&gt;Actigraphy/methods&lt;/keyword&gt;&lt;keyword&gt;Adolescent&lt;/keyword&gt;&lt;keyword&gt;*Calibration&lt;/keyword&gt;&lt;keyword&gt;Child&lt;/keyword&gt;&lt;keyword&gt;*Exercise&lt;/keyword&gt;&lt;keyword&gt;Humans&lt;/keyword&gt;&lt;keyword&gt;Male&lt;/keyword&gt;&lt;keyword&gt;Monitoring, Ambulatory/*methods&lt;/keyword&gt;&lt;keyword&gt;Movement&lt;/keyword&gt;&lt;keyword&gt;*Physical Exertion&lt;/keyword&gt;&lt;keyword&gt;ROC Curve&lt;/keyword&gt;&lt;keyword&gt;*Sedentary Lifestyle&lt;/keyword&gt;&lt;keyword&gt;Telemetry&lt;/keyword&gt;&lt;/keywords&gt;&lt;dates&gt;&lt;year&gt;2014&lt;/year&gt;&lt;/dates&gt;&lt;isbn&gt;1536-7290&lt;/isbn&gt;&lt;accession-num&gt;24533499&lt;/accession-num&gt;&lt;urls&gt;&lt;/urls&gt;&lt;electronic-resource-num&gt;10.1080/17461391.2012.732614&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sidR="00D0177A">
              <w:rPr>
                <w:rFonts w:ascii="Times New Roman" w:eastAsia="Times New Roman" w:hAnsi="Times New Roman" w:cs="Times New Roman"/>
                <w:noProof/>
                <w:sz w:val="18"/>
                <w:szCs w:val="18"/>
              </w:rPr>
              <w:t>(10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2A2355" w:rsidRPr="009C2417" w:rsidRDefault="002A2355" w:rsidP="009C2417">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STANDING</w:t>
            </w:r>
          </w:p>
        </w:tc>
        <w:tc>
          <w:tcPr>
            <w:tcW w:w="8876"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ARCADE GAMES - TABLE FOOTBALL</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Lazzer&lt;/Author&gt;&lt;Year&gt;2009&lt;/Year&gt;&lt;RecNum&gt;46&lt;/RecNum&gt;&lt;DisplayText&gt;(60)&lt;/DisplayText&gt;&lt;record&gt;&lt;rec-number&gt;46&lt;/rec-number&gt;&lt;foreign-keys&gt;&lt;key app="EN" db-id="0taw5s0xtxpr5devf9kxawaepxv0xpd9wpew" timestamp="1498225465"&gt;46&lt;/key&gt;&lt;/foreign-keys&gt;&lt;ref-type name="Journal Article"&gt;17&lt;/ref-type&gt;&lt;contributors&gt;&lt;authors&gt;&lt;author&gt;Lazzer, S.&lt;/author&gt;&lt;author&gt;Busti, C.&lt;/author&gt;&lt;author&gt;Galli, R.&lt;/author&gt;&lt;author&gt;Boniello, S.&lt;/author&gt;&lt;author&gt;Agosti, F.&lt;/author&gt;&lt;author&gt;Lafortuna, C.&lt;/author&gt;&lt;author&gt;Sartorio, A.&lt;/author&gt;&lt;/authors&gt;&lt;/contributors&gt;&lt;auth-address&gt;Istituto Auxologico Italiano, IRCCS, Laboratorio Sperimentale Ricerche Auxo-Endocrinologiche, Milan and Verbania, Italy.&lt;/auth-address&gt;&lt;titles&gt;&lt;title&gt;Physical activity ratios for various commonly performed sedentary and physical activities in obese adolescents&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79-82&lt;/pages&gt;&lt;volume&gt;32&lt;/volume&gt;&lt;number&gt;1&lt;/number&gt;&lt;edition&gt;2009/04/02&lt;/edition&gt;&lt;keywords&gt;&lt;keyword&gt;Adolescent&lt;/keyword&gt;&lt;keyword&gt;Basal Metabolism&lt;/keyword&gt;&lt;keyword&gt;Body Mass Index&lt;/keyword&gt;&lt;keyword&gt;Energy Metabolism&lt;/keyword&gt;&lt;keyword&gt;Female&lt;/keyword&gt;&lt;keyword&gt;Humans&lt;/keyword&gt;&lt;keyword&gt;Male&lt;/keyword&gt;&lt;keyword&gt;*Motor Activity&lt;/keyword&gt;&lt;keyword&gt;Obesity/*metabolism&lt;/keyword&gt;&lt;/keywords&gt;&lt;dates&gt;&lt;year&gt;2009&lt;/year&gt;&lt;pub-dates&gt;&lt;date&gt;Jan&lt;/date&gt;&lt;/pub-dates&gt;&lt;/dates&gt;&lt;isbn&gt;0391-4097&lt;/isbn&gt;&lt;accession-num&gt;19337021&lt;/accession-num&gt;&lt;urls&gt;&lt;related-urls&gt;&lt;url&gt;http://link.springer.com/article/10.1007%2FBF03345684&lt;/url&gt;&lt;/related-urls&gt;&lt;/urls&gt;&lt;electronic-resource-num&gt;10.1007/bf03345684&lt;/electronic-resource-num&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6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hideMark/>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BOARD GAMES - 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WYW5oZWxzdDwvQXV0aG9yPjxZZWFyPjIwMTE8L1llYXI+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WYW5oZWxzdDwvQXV0aG9yPjxZZWFyPjIwMTE8L1llYXI+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36)</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194115" w:rsidRDefault="00F12DAA" w:rsidP="00F12DAA">
            <w:pPr>
              <w:spacing w:after="0" w:line="240" w:lineRule="auto"/>
              <w:rPr>
                <w:rFonts w:ascii="Times New Roman" w:eastAsia="Times New Roman" w:hAnsi="Times New Roman" w:cs="Times New Roman"/>
                <w:sz w:val="18"/>
                <w:szCs w:val="18"/>
                <w:highlight w:val="red"/>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DRAWING, COLORING - 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Taylor&lt;/Author&gt;&lt;Year&gt;1948&lt;/Year&gt;&lt;RecNum&gt;66&lt;/RecNum&gt;&lt;DisplayText&gt;(121)&lt;/DisplayText&gt;&lt;record&gt;&lt;rec-number&gt;66&lt;/rec-number&gt;&lt;foreign-keys&gt;&lt;key app="EN" db-id="0taw5s0xtxpr5devf9kxawaepxv0xpd9wpew" timestamp="1498225475"&gt;66&lt;/key&gt;&lt;/foreign-keys&gt;&lt;ref-type name="Journal Article"&gt;17&lt;/ref-type&gt;&lt;contributors&gt;&lt;authors&gt;&lt;author&gt;Taylor, C. M.&lt;/author&gt;&lt;author&gt;Pye, O. F.&lt;/author&gt;&lt;author&gt;Caldwell, A. B.&lt;/author&gt;&lt;/authors&gt;&lt;/contributors&gt;&lt;titles&gt;&lt;title&gt;The energy expenditure of 9- to 11-year old boys and girls, standing drawing and dressing and undress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23-31&lt;/pages&gt;&lt;volume&gt;36&lt;/volume&gt;&lt;number&gt;1&lt;/number&gt;&lt;edition&gt;1948/07/10&lt;/edition&gt;&lt;keywords&gt;&lt;keyword&gt;*Bandages&lt;/keyword&gt;&lt;keyword&gt;Child&lt;/keyword&gt;&lt;keyword&gt;*Energy Metabolism&lt;/keyword&gt;&lt;keyword&gt;Female&lt;/keyword&gt;&lt;keyword&gt;Humans&lt;/keyword&gt;&lt;keyword&gt;Male&lt;/keyword&gt;&lt;keyword&gt;*ENERGY/in children&lt;/keyword&gt;&lt;/keywords&gt;&lt;dates&gt;&lt;year&gt;1948&lt;/year&gt;&lt;pub-dates&gt;&lt;date&gt;Jul 10&lt;/date&gt;&lt;/pub-dates&gt;&lt;/dates&gt;&lt;isbn&gt;0022-3166 (Print)&amp;#xD;0022-3166&lt;/isbn&gt;&lt;accession-num&gt;18868803&lt;/accession-num&gt;&lt;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2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INGING - 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Taylor&lt;/Author&gt;&lt;Year&gt;1949&lt;/Year&gt;&lt;RecNum&gt;73&lt;/RecNum&gt;&lt;DisplayText&gt;(122)&lt;/DisplayText&gt;&lt;record&gt;&lt;rec-number&gt;73&lt;/rec-number&gt;&lt;foreign-keys&gt;&lt;key app="EN" db-id="0taw5s0xtxpr5devf9kxawaepxv0xpd9wpew" timestamp="1498225481"&gt;73&lt;/key&gt;&lt;/foreign-keys&gt;&lt;ref-type name="Journal Article"&gt;17&lt;/ref-type&gt;&lt;contributors&gt;&lt;authors&gt;&lt;author&gt;Taylor, C. M.&lt;/author&gt;&lt;author&gt;Pye, O. F.&lt;/author&gt;&lt;author&gt;et al.,&lt;/author&gt;&lt;/authors&gt;&lt;/contributors&gt;&lt;titles&gt;&lt;title&gt;The energy expenditure of boys and girls 9 to 11 years of age, sitting listening to the radio, sitting singing, and standing singing&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10&lt;/pages&gt;&lt;volume&gt;38&lt;/volume&gt;&lt;number&gt;1&lt;/number&gt;&lt;edition&gt;1949/05/10&lt;/edition&gt;&lt;keywords&gt;&lt;keyword&gt;*Energy Metabolism&lt;/keyword&gt;&lt;keyword&gt;Female&lt;/keyword&gt;&lt;keyword&gt;Humans&lt;/keyword&gt;&lt;keyword&gt;Male&lt;/keyword&gt;&lt;keyword&gt;*Singing&lt;/keyword&gt;&lt;keyword&gt;*Energy&lt;/keyword&gt;&lt;/keywords&gt;&lt;dates&gt;&lt;year&gt;1949&lt;/year&gt;&lt;pub-dates&gt;&lt;date&gt;May 10&lt;/date&gt;&lt;/pub-dates&gt;&lt;/dates&gt;&lt;isbn&gt;0022-3166 (Print)&amp;#xD;0022-3166&lt;/isbn&gt;&lt;accession-num&gt;18128036&lt;/accession-num&gt;&lt;urls&gt;&lt;related-urls&gt;&lt;url&gt;http://jn.nutrition.org/content/38/1/1.full.pdf&lt;/url&gt;&lt;/related-urls&gt;&lt;/urls&gt;&lt;remote-database-provider&gt;NLM&lt;/remote-database-provider&gt;&lt;language&gt;eng&lt;/language&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2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CKING CUPS</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Jimmy&lt;/Author&gt;&lt;Year&gt;2012&lt;/Year&gt;&lt;RecNum&gt;3&lt;/RecNum&gt;&lt;DisplayText&gt;(48, 84)&lt;/DisplayText&gt;&lt;record&gt;&lt;rec-number&gt;3&lt;/rec-number&gt;&lt;foreign-keys&gt;&lt;key app="EN" db-id="0taw5s0xtxpr5devf9kxawaepxv0xpd9wpew" timestamp="1498225451"&gt;3&lt;/key&gt;&lt;/foreign-keys&gt;&lt;ref-type name="Journal Article"&gt;17&lt;/ref-type&gt;&lt;contributors&gt;&lt;authors&gt;&lt;author&gt;Jimmy, G.&lt;/author&gt;&lt;author&gt;Dosssegger, A.&lt;/author&gt;&lt;author&gt;Seiler, R.&lt;/author&gt;&lt;author&gt;Mader, U.&lt;/author&gt;&lt;/authors&gt;&lt;/contributors&gt;&lt;titles&gt;&lt;title&gt;Metabolic thresholds and validated accelerometer cutoff points for the actigraph GT1M in young children based on measurements of locomotion and play activities&lt;/title&gt;&lt;secondary-title&gt;Meas Phys Educ Exerc Sci&lt;/secondary-title&gt;&lt;/titles&gt;&lt;periodical&gt;&lt;full-title&gt;Meas Phys Educ Exerc Sci&lt;/full-title&gt;&lt;/periodical&gt;&lt;pages&gt;23-40&lt;/pages&gt;&lt;volume&gt;16&lt;/volume&gt;&lt;number&gt;1&lt;/number&gt;&lt;dates&gt;&lt;year&gt;2012&lt;/year&gt;&lt;/dates&gt;&lt;urls&gt;&lt;/urls&gt;&lt;/record&gt;&lt;/Cite&gt;&lt;Cite&gt;&lt;Author&gt;Murray&lt;/Author&gt;&lt;Year&gt;2009&lt;/Year&gt;&lt;RecNum&gt;109&lt;/RecNum&gt;&lt;record&gt;&lt;rec-number&gt;109&lt;/rec-number&gt;&lt;foreign-keys&gt;&lt;key app="EN" db-id="0taw5s0xtxpr5devf9kxawaepxv0xpd9wpew" timestamp="1498225503"&gt;109&lt;/key&gt;&lt;/foreign-keys&gt;&lt;ref-type name="Journal Article"&gt;17&lt;/ref-type&gt;&lt;contributors&gt;&lt;authors&gt;&lt;author&gt;Murray, S.R.&lt;/author&gt;&lt;author&gt;Udermann, B.E.&lt;/author&gt;&lt;author&gt;Reineke, D.M.&lt;/author&gt;&lt;author&gt;Battista, R.A.&lt;/author&gt;&lt;/authors&gt;&lt;/contributors&gt;&lt;titles&gt;&lt;title&gt;Energy expenditure of sport stacking&lt;/title&gt;&lt;secondary-title&gt;Phys Educ&lt;/secondary-title&gt;&lt;/titles&gt;&lt;periodical&gt;&lt;full-title&gt;Phys Educ&lt;/full-title&gt;&lt;/periodical&gt;&lt;pages&gt;180-5&lt;/pages&gt;&lt;volume&gt;66&lt;/volume&gt;&lt;number&gt;4&lt;/number&gt;&lt;dates&gt;&lt;year&gt;2009&lt;/year&gt;&lt;/dates&gt;&lt;urls&gt;&lt;/urls&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48, 84)</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xNiwgNTEsIDg0LCAxMDIs
IDEwNCwgMTM1KTwvRGlzcGxheVRleHQ+PHJlY29yZD48cmVjLW51bWJlcj42MDwvcmVjLW51bWJl
cj48Zm9yZWlnbi1rZXlzPjxrZXkgYXBwPSJFTiIgZGItaWQ9IjB0YXc1czB4dHhwcjVkZXZmOWt4
YXdhZXB4djB4cGQ5d3BldyIgdGltZXN0YW1wPSIxNDk4MjI1NDcyIj42MDwva2V5PjwvZm9yZWln
bi1rZXlzPjxyZWYtdHlwZSBuYW1lPSJKb3VybmFsIEFydGljbGUiPjE3PC9yZWYtdHlwZT48Y29u
dHJpYnV0b3JzPjxhdXRob3JzPjxhdXRob3I+QmFuZXJqZWUsIEIuPC9hdXRob3I+PGF1dGhvcj5T
YWhhLCBOLjwvYXV0aG9yPjwvYXV0aG9ycz48L2NvbnRyaWJ1dG9ycz48dGl0bGVzPjx0aXRsZT5F
bmVyZ3kgaW50YWtlIGFuZCBleHBlbmRpdHVyZSBvZiBJbmRpYW4gc2Nob29sYm95cz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Dgz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yMjM1LTQyPC9wYWdlcz48dm9sdW1lPjQ0PC92b2x1bWU+PG51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CYW5lcmplZTwvQXV0aG9yPjxZZWFyPjE5NzI8L1llYXI+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Dgz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0, 11, 16, 51, 84, 102, 104,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VIDEO GAMES - 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TCHING TV/DVD - STANDING</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YW5uaW5naGFtLUZvc3RlcjwvQXV0aG9yPjxZZWFyPjIw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ODE5LTIzPC9wYWdlcz48dm9sdW1lPjE1NDwv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==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MYW5uaW5naGFtLUZvc3RlcjwvQXV0aG9yPjxZZWFyPjIw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==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5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4E4B93" w:rsidRPr="009C2417" w:rsidTr="00126FDD">
        <w:trPr>
          <w:trHeight w:val="255"/>
        </w:trPr>
        <w:tc>
          <w:tcPr>
            <w:tcW w:w="3865" w:type="dxa"/>
            <w:shd w:val="clear" w:color="auto" w:fill="BFBFBF" w:themeFill="background1" w:themeFillShade="BF"/>
            <w:noWrap/>
          </w:tcPr>
          <w:p w:rsidR="004E4B93" w:rsidRPr="009C2417" w:rsidRDefault="004E4B93" w:rsidP="00F12DAA">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SWIMMING</w:t>
            </w:r>
          </w:p>
        </w:tc>
        <w:tc>
          <w:tcPr>
            <w:tcW w:w="8876" w:type="dxa"/>
            <w:shd w:val="clear" w:color="auto" w:fill="BFBFBF" w:themeFill="background1" w:themeFillShade="BF"/>
            <w:noWrap/>
          </w:tcPr>
          <w:p w:rsidR="004E4B93" w:rsidRPr="00EF691A" w:rsidRDefault="004E4B93" w:rsidP="004E4B93">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 xml:space="preserve">SWIMMING </w:t>
            </w:r>
            <w:r>
              <w:rPr>
                <w:rFonts w:ascii="Times New Roman" w:eastAsia="Times New Roman" w:hAnsi="Times New Roman" w:cs="Times New Roman"/>
                <w:sz w:val="18"/>
                <w:szCs w:val="18"/>
              </w:rPr>
              <w:t>–</w:t>
            </w:r>
            <w:r w:rsidRPr="00EF691A">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200 M</w:t>
            </w:r>
          </w:p>
        </w:tc>
        <w:tc>
          <w:tcPr>
            <w:tcW w:w="4984" w:type="dxa"/>
            <w:shd w:val="clear" w:color="auto" w:fill="BFBFBF" w:themeFill="background1" w:themeFillShade="BF"/>
          </w:tcPr>
          <w:p w:rsidR="004E4B93" w:rsidRPr="00EF691A" w:rsidRDefault="004E4B93" w:rsidP="004E4B93">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Data xml:space="preserve">PEVuZE5vdGU+PENpdGU+PEF1dGhvcj5SYXRlbDwvQXV0aG9yPjxZZWFyPjIwMDk8L1llYXI+PFJl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SYXRlbDwvQXV0aG9yPjxZZWFyPjIwMDk8L1llYXI+PFJl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93)</w:t>
            </w:r>
            <w:r>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tcPr>
          <w:p w:rsidR="004E4B93" w:rsidRPr="009C2417" w:rsidRDefault="004E4B93"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BFBFBF" w:themeFill="background1" w:themeFillShade="BF"/>
            <w:noWrap/>
            <w:hideMark/>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WIMMING - FRONT CRAWL 0.9 M.SEC</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8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BFBFBF" w:themeFill="background1" w:themeFillShade="BF"/>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WIMMING - FRONT CRAWL 1.0 M.SEC</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8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BFBFBF" w:themeFill="background1" w:themeFillShade="BF"/>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WIMMING - FRONT CRAWL 1.1 M.SEC</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Qb3VqYWRlPC9BdXRob3I+PFllYXI+MjAwMjwvWWVhcj48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8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BFBFBF" w:themeFill="background1" w:themeFillShade="BF"/>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WIMMING - SELF-SELECTED PACE</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kzKTwvRGlzcGxheVRleHQ+PHJl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z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sIDkzKTwvRGlzcGxheVRleHQ+PHJl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z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75, 93)</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shd w:val="clear" w:color="auto" w:fill="BFBFBF" w:themeFill="background1" w:themeFillShade="BF"/>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YNCHRONISED SWIMMING</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CYW50ZTwvQXV0aG9yPjxZZWFyPjIwMDc8L1llYXI+PFJl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CYW50ZTwvQXV0aG9yPjxZZWFyPjIwMDc8L1llYXI+PFJl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2)</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hideMark/>
          </w:tcPr>
          <w:p w:rsidR="00F12DAA" w:rsidRPr="009C2417" w:rsidRDefault="00F12DAA" w:rsidP="00F12DAA">
            <w:pPr>
              <w:spacing w:after="0" w:line="240" w:lineRule="auto"/>
              <w:rPr>
                <w:rFonts w:ascii="Times New Roman" w:eastAsia="Times New Roman" w:hAnsi="Times New Roman" w:cs="Times New Roman"/>
                <w:sz w:val="18"/>
                <w:szCs w:val="18"/>
              </w:rPr>
            </w:pPr>
            <w:r w:rsidRPr="009C2417">
              <w:rPr>
                <w:rFonts w:ascii="Times New Roman" w:eastAsia="Times New Roman" w:hAnsi="Times New Roman" w:cs="Times New Roman"/>
                <w:sz w:val="18"/>
                <w:szCs w:val="18"/>
              </w:rPr>
              <w:t>WALK</w:t>
            </w: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0.5</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Schuna&lt;/Author&gt;&lt;Year&gt;2016&lt;/Year&gt;&lt;RecNum&gt;131&lt;/RecNum&gt;&lt;DisplayText&gt;(111)&lt;/DisplayText&gt;&lt;record&gt;&lt;rec-number&gt;131&lt;/rec-number&gt;&lt;foreign-keys&gt;&lt;key app="EN" db-id="0taw5s0xtxpr5devf9kxawaepxv0xpd9wpew" timestamp="1498226002"&gt;131&lt;/key&gt;&lt;/foreign-keys&gt;&lt;ref-type name="Journal Article"&gt;17&lt;/ref-type&gt;&lt;contributors&gt;&lt;authors&gt;&lt;author&gt;Schuna, J. M., Jr.&lt;/author&gt;&lt;author&gt;Barreria, T. V.&lt;/author&gt;&lt;author&gt;Hsia, D. S.&lt;/author&gt;&lt;author&gt;Johnson, W. D.&lt;/author&gt;&lt;author&gt;Tudor-Locke, C.&lt;/author&gt;&lt;/authors&gt;&lt;/contributors&gt;&lt;auth-address&gt;School of Biological and Population Health Sciences, Oregon State University.&lt;/auth-address&gt;&lt;titles&gt;&lt;title&gt;Youth energy expenditure during common free-living activities and treadmill walking&lt;/title&gt;&lt;secondary-title&gt;J Phys Act Health&lt;/secondary-title&gt;&lt;/titles&gt;&lt;periodical&gt;&lt;full-title&gt;J Phys Act Health&lt;/full-title&gt;&lt;/periodical&gt;&lt;pages&gt;S29-34&lt;/pages&gt;&lt;volume&gt;13&lt;/volume&gt;&lt;number&gt;6 Suppl 1&lt;/number&gt;&lt;dates&gt;&lt;year&gt;2016&lt;/year&gt;&lt;pub-dates&gt;&lt;date&gt;Jun&lt;/date&gt;&lt;/pub-dates&gt;&lt;/dates&gt;&lt;isbn&gt;1543-5474 (Electronic)&amp;#xD;1543-3080 (Linking)&lt;/isbn&gt;&lt;accession-num&gt;27392374&lt;/accession-num&gt;&lt;urls&gt;&lt;related-urls&gt;&lt;url&gt;https://www.ncbi.nlm.nih.gov/pubmed/27392374&lt;/url&gt;&lt;/related-urls&gt;&lt;/urls&gt;&lt;custom2&gt;PMC5108056&lt;/custom2&gt;&lt;electronic-resource-num&gt;10.1123/jpah.2015-0728&lt;/electronic-resource-num&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1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1.0</w:t>
            </w:r>
          </w:p>
        </w:tc>
        <w:tc>
          <w:tcPr>
            <w:tcW w:w="4984" w:type="dxa"/>
          </w:tcPr>
          <w:p w:rsidR="00F12DAA" w:rsidRPr="009C2417" w:rsidRDefault="00F12DAA" w:rsidP="00F12DAA">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Schuna&lt;/Author&gt;&lt;Year&gt;2016&lt;/Year&gt;&lt;RecNum&gt;131&lt;/RecNum&gt;&lt;DisplayText&gt;(111)&lt;/DisplayText&gt;&lt;record&gt;&lt;rec-number&gt;131&lt;/rec-number&gt;&lt;foreign-keys&gt;&lt;key app="EN" db-id="0taw5s0xtxpr5devf9kxawaepxv0xpd9wpew" timestamp="1498226002"&gt;131&lt;/key&gt;&lt;/foreign-keys&gt;&lt;ref-type name="Journal Article"&gt;17&lt;/ref-type&gt;&lt;contributors&gt;&lt;authors&gt;&lt;author&gt;Schuna, J. M., Jr.&lt;/author&gt;&lt;author&gt;Barreria, T. V.&lt;/author&gt;&lt;author&gt;Hsia, D. S.&lt;/author&gt;&lt;author&gt;Johnson, W. D.&lt;/author&gt;&lt;author&gt;Tudor-Locke, C.&lt;/author&gt;&lt;/authors&gt;&lt;/contributors&gt;&lt;auth-address&gt;School of Biological and Population Health Sciences, Oregon State University.&lt;/auth-address&gt;&lt;titles&gt;&lt;title&gt;Youth energy expenditure during common free-living activities and treadmill walking&lt;/title&gt;&lt;secondary-title&gt;J Phys Act Health&lt;/secondary-title&gt;&lt;/titles&gt;&lt;periodical&gt;&lt;full-title&gt;J Phys Act Health&lt;/full-title&gt;&lt;/periodical&gt;&lt;pages&gt;S29-34&lt;/pages&gt;&lt;volume&gt;13&lt;/volume&gt;&lt;number&gt;6 Suppl 1&lt;/number&gt;&lt;dates&gt;&lt;year&gt;2016&lt;/year&gt;&lt;pub-dates&gt;&lt;date&gt;Jun&lt;/date&gt;&lt;/pub-dates&gt;&lt;/dates&gt;&lt;isbn&gt;1543-5474 (Electronic)&amp;#xD;1543-3080 (Linking)&lt;/isbn&gt;&lt;accession-num&gt;27392374&lt;/accession-num&gt;&lt;urls&gt;&lt;related-urls&gt;&lt;url&gt;https://www.ncbi.nlm.nih.gov/pubmed/27392374&lt;/url&gt;&lt;/related-urls&gt;&lt;/urls&gt;&lt;custom2&gt;PMC5108056&lt;/custom2&gt;&lt;electronic-resource-num&gt;10.1123/jpah.2015-0728&lt;/electronic-resource-num&gt;&lt;/record&gt;&lt;/Cite&gt;&lt;/EndNote&gt;</w:instrText>
            </w:r>
            <w:r>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11)</w:t>
            </w:r>
            <w:r>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395BC1" w:rsidRDefault="00F12DAA" w:rsidP="00F12DA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WALK 1.5</w:t>
            </w:r>
          </w:p>
        </w:tc>
        <w:tc>
          <w:tcPr>
            <w:tcW w:w="4984" w:type="dxa"/>
          </w:tcPr>
          <w:p w:rsidR="00F12DAA" w:rsidRPr="009C2417" w:rsidRDefault="00F12DAA" w:rsidP="00F12DAA">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Data xml:space="preserve">PEVuZE5vdGU+PENpdGU+PEF1dGhvcj5HcmFmPC9BdXRob3I+PFllYXI+MjAwOTwvWWVhcj48UmVj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UzNC00MDwvcGFnZXM+PHZvbHVtZT4x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A4Njk8L3BhZ2VzPjx2b2x1bWU+MTA8L3ZvbHVtZT48bnVtYmVyPjY8L251bWJlcj48ZWRpdGlv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3MDItNTwvcGFnZXM+PHZvbHVt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HcmFmPC9BdXRob3I+PFllYXI+MjAwOTwvWWVhcj48UmVj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UzNC00MDwvcGFnZXM+PHZvbHVtZT4x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A4Njk8L3BhZ2VzPjx2b2x1bWU+MTA8L3ZvbHVtZT48bnVtYmVyPjY8L251bWJlcj48ZWRpdGlv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38, 55, 75, 83, 84, 103, 111)</w:t>
            </w:r>
            <w:r>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highlight w:val="red"/>
              </w:rPr>
            </w:pPr>
          </w:p>
        </w:tc>
        <w:tc>
          <w:tcPr>
            <w:tcW w:w="8876" w:type="dxa"/>
            <w:shd w:val="clear" w:color="auto" w:fill="auto"/>
            <w:noWrap/>
            <w:hideMark/>
          </w:tcPr>
          <w:p w:rsidR="00F12DAA" w:rsidRPr="00395BC1" w:rsidRDefault="00F12DAA" w:rsidP="00F12DAA">
            <w:pPr>
              <w:spacing w:after="0" w:line="240" w:lineRule="auto"/>
              <w:rPr>
                <w:rFonts w:ascii="Times New Roman" w:eastAsia="Times New Roman" w:hAnsi="Times New Roman" w:cs="Times New Roman"/>
                <w:sz w:val="18"/>
                <w:szCs w:val="18"/>
              </w:rPr>
            </w:pPr>
            <w:r w:rsidRPr="00395BC1">
              <w:rPr>
                <w:rFonts w:ascii="Times New Roman" w:eastAsia="Times New Roman" w:hAnsi="Times New Roman" w:cs="Times New Roman"/>
                <w:sz w:val="18"/>
                <w:szCs w:val="18"/>
              </w:rPr>
              <w:t>WALK 2.0</w:t>
            </w:r>
          </w:p>
        </w:tc>
        <w:tc>
          <w:tcPr>
            <w:tcW w:w="4984" w:type="dxa"/>
          </w:tcPr>
          <w:p w:rsidR="00F12DAA" w:rsidRPr="009C2417" w:rsidRDefault="00F12DAA" w:rsidP="00F12DAA">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E3LCAyOSwgNDMsIDU1LCA2NCwg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MTcxNC0yMDwvcGFnZXM+PHZvbHVt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g2OTwvcGFn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wZXJpb2RpY2FsPjxhbHQtcGVyaW9kaWNhbD48ZnVsbC10aXRsZT5JbnQgSiBPYmVz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2MjUtMzE8L3BhZ2VzPjx2b2x1bWU+MzY8L3ZvbHVtZT48bnVtYmVyPjk8L251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BcnZpZHNzb248L0F1dGhvcj48WWVhcj4yMDA3PC9ZZWFy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MTcxNC0yMDwvcGFnZXM+PHZvbHVt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g2OTwvcGFn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wZXJpb2RpY2FsPjxhbHQtcGVyaW9kaWNhbD48ZnVsbC10aXRsZT5JbnQgSiBPYmVz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2MjUtMzE8L3BhZ2VzPjx2b2x1bWU+MzY8L3ZvbHVtZT48bnVtYmVyPjk8L251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6, 17, 29, 43, 55, 64, 65, 71, 72, 75, 80, 83, 92, 98, 108, 111, 114)</w:t>
            </w:r>
            <w:r>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2.5</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dmlkZXI+PGxhbmd1YWdlPmVuZzwvbGFuZ3VhZ2U+PC9yZWNvcmQ+PC9DaXRlPjxDaXRlPjxBdXRo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UxOC0yNDwvcGFnZXM+PHZvbHVt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BcnZpZHNzb248L0F1dGhvcj48WWVhcj4yMDExPC9ZZWFy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g2NS05PC9wYWdlcz48dm9sdW1lPjMyPC92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1MzQtNDA8L3BhZ2VzPjx2b2x1bWU+MTI0PC92b2x1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yMzEtNjwv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g2OTwvcGFnZXM+PHZvbHVtZT4xMDwv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==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fldChar w:fldCharType="begin">
                <w:fldData xml:space="preserve">dmlkZXI+PGxhbmd1YWdlPmVuZzwvbGFuZ3VhZ2U+PC9yZWNvcmQ+PC9DaXRlPjxDaXRlPjxBdXRo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UxOC0yNDwvcGFnZXM+PHZvbHVt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5, 6, 8, 17-19, 32, 35, 38, 44, 48-50, 63, 67, 72, 75, 77, 81, 83, 87, 88, 91, 98, 102, 106, 107, 109, 111, 127, 130)</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3.0</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MTI8L1JlY051bT48cmVjb3JkPjxyZWMtbnVtYmVyPjEyPC9yZWMtbnVtYmVyPjxmb3JlaWduLWtl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3BlcmlvZGlj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NjI5LTMzPC9wYWdl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BbGxvcjwvQXV0aG9yPjxZZWFyPjIwMDA8L1llYXI+PFJl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jA3Ni04NDwvcGFn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DgzLTkwPC9wYWdlcz48dm9sdW1lPjI3PC92b2x1bWU+PG51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IzMS02PC9wYWdlcz48dm9sdW1lPjkw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g2OTwvcGFnZXM+PHZvbHVtZT4xMDwv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I5LTM2PC9wYWdlcz48dm9sdW1l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==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fldChar w:fldCharType="begin">
                <w:fldData xml:space="preserve">MTI8L1JlY051bT48cmVjb3JkPjxyZWMtbnVtYmVyPjEyPC9yZWMtbnVtYmVyPjxmb3JlaWduLWtl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3BlcmlvZGlj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NjI5LTMzPC9wYWdl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1, 5, 6, 10, 11, 17, 29, 43, 44, 46, 64, 67, 69, 71, 72, 75, 83, 96, 98, 104, 108, 111, 114, 129, 13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9C2417"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3.5</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ZT4zMTwvdm9sdW1lPjxudW1iZXI+NDwvbnVtYmVyPjxlZGl0aW9uPjIwMDYvMDkvMTk8L2VkaXRp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1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x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=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BcnZpZHNzb248L0F1dGhvcj48WWVhcj4yMDExPC9ZZWFy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zY2ll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NTM0LTQwPC9wYWdlcz48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IzMS02PC9wYWdlcz48dm9sdW1lPjkwPC92b2x1bWU+PG51bWJl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MwODY5PC9wYWdlcz48dm9sdW1lPjEwPC92b2x1bWU+PG51bWJlcj42PC9udW1iZXI+PGVkaXRp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==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fldChar w:fldCharType="begin">
                <w:fldData xml:space="preserve">ZT4zMTwvdm9sdW1lPjxudW1iZXI+NDwvbnVtYmVyPjxlZGl0aW9uPjIwMDYvMDkvMTk8L2VkaXRp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1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x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=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5, 6, 18, 19, 32, 38, 43, 48-50, 63, 64, 67, 72, 75, 77, 83, 87, 88, 99, 106, 109, 111, 127)</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r w:rsidR="00F12DAA" w:rsidRPr="00EF691A" w:rsidTr="004E4B93">
        <w:trPr>
          <w:trHeight w:val="255"/>
        </w:trPr>
        <w:tc>
          <w:tcPr>
            <w:tcW w:w="3865" w:type="dxa"/>
            <w:shd w:val="clear" w:color="auto" w:fill="auto"/>
            <w:noWrap/>
          </w:tcPr>
          <w:p w:rsidR="00F12DAA" w:rsidRPr="009C2417"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4.0</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FYmJlbGluZzwvQXV0aG9yPjxZZWFyPjE5OTI8L1llYXI+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TW9yZ2FuPC9BdXRob3I+PFllYXI+MjAw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FYmJlbGluZzwvQXV0aG9yPjxZZWFyPjE5OTI8L1llYXI+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MwODY5PC9wYWdlcz48dm9sdW1lPjEwPC92b2x1bWU+PG51bWJlcj42PC9udW1iZXI+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29, 43, 71, 75, 83, 129)</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4E4B93">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4.5</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IYXJyaW5ndG9uPC9BdXRob3I+PFllYXI+MjAxMjwvWWVh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g2OTwvcGFn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IYXJyaW5ndG9uPC9BdXRob3I+PFllYXI+MjAxMjwvWWVh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Dg2OTwvcGFn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43,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4E4B93">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5.0</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eWRlbjwvQXV0aG9yPjxZZWFyPjIwMTM8L1llYXI+PFJl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A4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MeWRlbjwvQXV0aG9yPjxZZWFyPjIwMTM8L1llYXI+PFJl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A4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64, 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4E4B93">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SELF-PACED BRISK</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MTM1KTwvRGlzcGxheVRleHQ+PHJlY29y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MZWU8L0F1dGhvcj48WWVhcj4yMDE2PC9ZZWFyPjxSZWNO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61,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126FDD">
        <w:trPr>
          <w:trHeight w:val="255"/>
        </w:trPr>
        <w:tc>
          <w:tcPr>
            <w:tcW w:w="3865" w:type="dxa"/>
            <w:shd w:val="clear" w:color="auto" w:fill="auto"/>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auto"/>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ALK SELF-PACED CASUAL</w:t>
            </w:r>
          </w:p>
        </w:tc>
        <w:tc>
          <w:tcPr>
            <w:tcW w:w="4984" w:type="dxa"/>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jEsIDY1LCAxMDgsIDEzNSk8L0Rp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Jbm5lcmQ8L0F1dGhvcj48WWVhcj4yMDE2PC9ZZWFyPjxS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47, 61, 65, 108, 13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126FDD">
        <w:trPr>
          <w:trHeight w:val="255"/>
        </w:trPr>
        <w:tc>
          <w:tcPr>
            <w:tcW w:w="3865"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WEIGHT LIFTING</w:t>
            </w: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HAND WEIGHTS EXERCISES</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Lee&lt;/Author&gt;&lt;Year&gt;2016&lt;/Year&gt;&lt;RecNum&gt;137&lt;/RecNum&gt;&lt;DisplayText&gt;(61)&lt;/DisplayText&gt;&lt;record&gt;&lt;rec-number&gt;137&lt;/rec-number&gt;&lt;foreign-keys&gt;&lt;key app="EN" db-id="0taw5s0xtxpr5devf9kxawaepxv0xpd9wpew" timestamp="1498226002"&gt;137&lt;/key&gt;&lt;/foreign-keys&gt;&lt;ref-type name="Journal Article"&gt;17&lt;/ref-type&gt;&lt;contributors&gt;&lt;authors&gt;&lt;author&gt;Lee, J. M.&lt;/author&gt;&lt;author&gt;Saint-Maurice, P. F.&lt;/author&gt;&lt;author&gt;Kim, Y.&lt;/author&gt;&lt;author&gt;Gaesser, G. A.&lt;/author&gt;&lt;author&gt;Welk, G.&lt;/author&gt;&lt;/authors&gt;&lt;/contributors&gt;&lt;auth-address&gt;Dept of School of Health, Physical Education, and Recreation, University of Nebraska at Omaha.&lt;/auth-address&gt;&lt;titles&gt;&lt;title&gt;Activity energy expenditure in youth: sex, age, and body size patterns&lt;/title&gt;&lt;secondary-title&gt;J Phys Act Health&lt;/secondary-title&gt;&lt;/titles&gt;&lt;periodical&gt;&lt;full-title&gt;J Phys Act Health&lt;/full-title&gt;&lt;/periodical&gt;&lt;pages&gt;S62-70&lt;/pages&gt;&lt;volume&gt;13&lt;/volume&gt;&lt;number&gt;6 Suppl 1&lt;/number&gt;&lt;dates&gt;&lt;year&gt;2016&lt;/year&gt;&lt;pub-dates&gt;&lt;date&gt;Jun&lt;/date&gt;&lt;/pub-dates&gt;&lt;/dates&gt;&lt;isbn&gt;1543-5474 (Electronic)&amp;#xD;1543-3080 (Linking)&lt;/isbn&gt;&lt;accession-num&gt;27392382&lt;/accession-num&gt;&lt;urls&gt;&lt;related-urls&gt;&lt;url&gt;https://www.ncbi.nlm.nih.gov/pubmed/27392382&lt;/url&gt;&lt;/related-urls&gt;&lt;/urls&gt;&lt;electronic-resource-num&gt;10.1123/jpah.2016-0014&lt;/electronic-resource-num&gt;&lt;/record&gt;&lt;/Cite&gt;&lt;/EndNote&gt;</w:instrText>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61)</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EF691A" w:rsidTr="00126FDD">
        <w:trPr>
          <w:trHeight w:val="255"/>
        </w:trPr>
        <w:tc>
          <w:tcPr>
            <w:tcW w:w="3865" w:type="dxa"/>
            <w:shd w:val="clear" w:color="auto" w:fill="BFBFBF" w:themeFill="background1" w:themeFillShade="BF"/>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RENGTH EXERCISES - BENCH PRESS</w:t>
            </w:r>
          </w:p>
        </w:tc>
        <w:tc>
          <w:tcPr>
            <w:tcW w:w="4984" w:type="dxa"/>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EF691A" w:rsidRDefault="00F12DAA" w:rsidP="00F12DAA">
            <w:pPr>
              <w:spacing w:after="0" w:line="240" w:lineRule="auto"/>
              <w:rPr>
                <w:rFonts w:ascii="Times New Roman" w:eastAsia="Times New Roman" w:hAnsi="Times New Roman" w:cs="Times New Roman"/>
                <w:sz w:val="18"/>
                <w:szCs w:val="18"/>
              </w:rPr>
            </w:pPr>
          </w:p>
        </w:tc>
      </w:tr>
      <w:tr w:rsidR="00F12DAA" w:rsidRPr="009C2417" w:rsidTr="00126FDD">
        <w:trPr>
          <w:trHeight w:val="255"/>
        </w:trPr>
        <w:tc>
          <w:tcPr>
            <w:tcW w:w="3865" w:type="dxa"/>
            <w:tcBorders>
              <w:bottom w:val="single" w:sz="4" w:space="0" w:color="auto"/>
            </w:tcBorders>
            <w:shd w:val="clear" w:color="auto" w:fill="BFBFBF" w:themeFill="background1" w:themeFillShade="BF"/>
            <w:noWrap/>
          </w:tcPr>
          <w:p w:rsidR="00F12DAA" w:rsidRPr="00EF691A" w:rsidRDefault="00F12DAA" w:rsidP="00F12DAA">
            <w:pPr>
              <w:spacing w:after="0" w:line="240" w:lineRule="auto"/>
              <w:rPr>
                <w:rFonts w:ascii="Times New Roman" w:eastAsia="Times New Roman" w:hAnsi="Times New Roman" w:cs="Times New Roman"/>
                <w:sz w:val="18"/>
                <w:szCs w:val="18"/>
              </w:rPr>
            </w:pPr>
          </w:p>
        </w:tc>
        <w:tc>
          <w:tcPr>
            <w:tcW w:w="8876" w:type="dxa"/>
            <w:tcBorders>
              <w:bottom w:val="single" w:sz="4" w:space="0" w:color="auto"/>
            </w:tcBorders>
            <w:shd w:val="clear" w:color="auto" w:fill="BFBFBF" w:themeFill="background1" w:themeFillShade="BF"/>
            <w:noWrap/>
            <w:hideMark/>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t>STRENGTH EXERCISES - LEG PRESS</w:t>
            </w:r>
          </w:p>
        </w:tc>
        <w:tc>
          <w:tcPr>
            <w:tcW w:w="4984" w:type="dxa"/>
            <w:tcBorders>
              <w:bottom w:val="single" w:sz="4" w:space="0" w:color="auto"/>
            </w:tcBorders>
            <w:shd w:val="clear" w:color="auto" w:fill="BFBFBF" w:themeFill="background1" w:themeFillShade="BF"/>
          </w:tcPr>
          <w:p w:rsidR="00F12DAA" w:rsidRPr="00EF691A" w:rsidRDefault="00F12DAA" w:rsidP="00F12DAA">
            <w:pPr>
              <w:spacing w:after="0" w:line="240" w:lineRule="auto"/>
              <w:rPr>
                <w:rFonts w:ascii="Times New Roman" w:eastAsia="Times New Roman" w:hAnsi="Times New Roman" w:cs="Times New Roman"/>
                <w:sz w:val="18"/>
                <w:szCs w:val="18"/>
              </w:rPr>
            </w:pPr>
            <w:r w:rsidRPr="00EF691A">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 </w:instrText>
            </w:r>
            <w:r>
              <w:rPr>
                <w:rFonts w:ascii="Times New Roman" w:eastAsia="Times New Roman" w:hAnsi="Times New Roman" w:cs="Times New Roman"/>
                <w:sz w:val="18"/>
                <w:szCs w:val="18"/>
              </w:rPr>
              <w:fldChar w:fldCharType="begin">
                <w:fldData xml:space="preserve">PEVuZE5vdGU+PENpdGU+PEF1dGhvcj5NY011cnJheTwvQXV0aG9yPjxZZWFyPjIwMTU8L1llYXI+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MwODY5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</w:fldData>
              </w:fldChar>
            </w:r>
            <w:r>
              <w:rPr>
                <w:rFonts w:ascii="Times New Roman" w:eastAsia="Times New Roman" w:hAnsi="Times New Roman" w:cs="Times New Roman"/>
                <w:sz w:val="18"/>
                <w:szCs w:val="18"/>
              </w:rPr>
              <w:instrText xml:space="preserve"> ADDIN EN.CITE.DATA </w:instrText>
            </w:r>
            <w:r>
              <w:rPr>
                <w:rFonts w:ascii="Times New Roman" w:eastAsia="Times New Roman" w:hAnsi="Times New Roman" w:cs="Times New Roman"/>
                <w:sz w:val="18"/>
                <w:szCs w:val="18"/>
              </w:rPr>
            </w:r>
            <w:r>
              <w:rPr>
                <w:rFonts w:ascii="Times New Roman" w:eastAsia="Times New Roman" w:hAnsi="Times New Roman" w:cs="Times New Roman"/>
                <w:sz w:val="18"/>
                <w:szCs w:val="18"/>
              </w:rPr>
              <w:fldChar w:fldCharType="end"/>
            </w:r>
            <w:r w:rsidRPr="00EF691A">
              <w:rPr>
                <w:rFonts w:ascii="Times New Roman" w:eastAsia="Times New Roman" w:hAnsi="Times New Roman" w:cs="Times New Roman"/>
                <w:sz w:val="18"/>
                <w:szCs w:val="18"/>
              </w:rPr>
            </w:r>
            <w:r w:rsidRPr="00EF691A">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75)</w:t>
            </w:r>
            <w:r w:rsidRPr="00EF691A">
              <w:rPr>
                <w:rFonts w:ascii="Times New Roman" w:eastAsia="Times New Roman" w:hAnsi="Times New Roman" w:cs="Times New Roman"/>
                <w:sz w:val="18"/>
                <w:szCs w:val="18"/>
              </w:rPr>
              <w:fldChar w:fldCharType="end"/>
            </w:r>
          </w:p>
        </w:tc>
        <w:tc>
          <w:tcPr>
            <w:tcW w:w="270" w:type="dxa"/>
            <w:tcBorders>
              <w:top w:val="nil"/>
              <w:left w:val="nil"/>
              <w:bottom w:val="nil"/>
              <w:right w:val="nil"/>
            </w:tcBorders>
            <w:shd w:val="clear" w:color="auto" w:fill="auto"/>
            <w:noWrap/>
            <w:vAlign w:val="bottom"/>
            <w:hideMark/>
          </w:tcPr>
          <w:p w:rsidR="00F12DAA" w:rsidRPr="009C2417" w:rsidRDefault="00F12DAA" w:rsidP="00F12DAA">
            <w:pPr>
              <w:spacing w:after="0" w:line="240" w:lineRule="auto"/>
              <w:rPr>
                <w:rFonts w:ascii="Times New Roman" w:eastAsia="Times New Roman" w:hAnsi="Times New Roman" w:cs="Times New Roman"/>
                <w:sz w:val="18"/>
                <w:szCs w:val="18"/>
              </w:rPr>
            </w:pPr>
          </w:p>
        </w:tc>
      </w:tr>
    </w:tbl>
    <w:p w:rsidR="009C2417" w:rsidRDefault="009C2417"/>
    <w:p w:rsidR="00D0177A" w:rsidRDefault="00D0177A">
      <w:pPr>
        <w:sectPr w:rsidR="00D0177A" w:rsidSect="009C2417">
          <w:headerReference w:type="even" r:id="rId7"/>
          <w:headerReference w:type="default" r:id="rId8"/>
          <w:footerReference w:type="even" r:id="rId9"/>
          <w:footerReference w:type="default" r:id="rId10"/>
          <w:headerReference w:type="first" r:id="rId11"/>
          <w:footerReference w:type="first" r:id="rId12"/>
          <w:pgSz w:w="20160" w:h="12240" w:orient="landscape" w:code="5"/>
          <w:pgMar w:top="1080" w:right="1080" w:bottom="1080" w:left="1080" w:header="720" w:footer="720" w:gutter="0"/>
          <w:cols w:space="720"/>
          <w:docGrid w:linePitch="360"/>
        </w:sectPr>
      </w:pPr>
    </w:p>
    <w:p w:rsidR="009C2417" w:rsidRDefault="009C2417"/>
    <w:p w:rsidR="004E4B93" w:rsidRPr="004E4B93" w:rsidRDefault="009C2417" w:rsidP="004E4B93">
      <w:pPr>
        <w:pStyle w:val="EndNoteBibliographyTitle"/>
        <w:rPr>
          <w:b/>
        </w:rPr>
      </w:pPr>
      <w:r>
        <w:fldChar w:fldCharType="begin"/>
      </w:r>
      <w:r>
        <w:instrText xml:space="preserve"> ADDIN EN.REFLIST </w:instrText>
      </w:r>
      <w:r>
        <w:fldChar w:fldCharType="separate"/>
      </w:r>
      <w:r w:rsidR="004E4B93" w:rsidRPr="004E4B93">
        <w:rPr>
          <w:b/>
        </w:rPr>
        <w:t>References</w:t>
      </w:r>
    </w:p>
    <w:p w:rsidR="004E4B93" w:rsidRPr="004E4B93" w:rsidRDefault="004E4B93" w:rsidP="004E4B93">
      <w:pPr>
        <w:pStyle w:val="EndNoteBibliographyTitle"/>
        <w:rPr>
          <w:b/>
        </w:rPr>
      </w:pPr>
    </w:p>
    <w:p w:rsidR="004E4B93" w:rsidRPr="004E4B93" w:rsidRDefault="004E4B93" w:rsidP="004E4B93">
      <w:pPr>
        <w:pStyle w:val="EndNoteBibliography"/>
        <w:spacing w:after="0"/>
        <w:ind w:left="720" w:hanging="720"/>
      </w:pPr>
      <w:r w:rsidRPr="004E4B93">
        <w:t>1.</w:t>
      </w:r>
      <w:r w:rsidRPr="004E4B93">
        <w:tab/>
        <w:t xml:space="preserve">Allor KM, Pivarnik JM, Sam LJ, Perkins CD. Treadmill economy in girls and women matched for height and weight. </w:t>
      </w:r>
      <w:r w:rsidRPr="004E4B93">
        <w:rPr>
          <w:i/>
        </w:rPr>
        <w:t>J Appl Physiol (1985)</w:t>
      </w:r>
      <w:r w:rsidRPr="004E4B93">
        <w:t>. 2000;89(2):512-6.</w:t>
      </w:r>
    </w:p>
    <w:p w:rsidR="004E4B93" w:rsidRPr="004E4B93" w:rsidRDefault="004E4B93" w:rsidP="004E4B93">
      <w:pPr>
        <w:pStyle w:val="EndNoteBibliography"/>
        <w:spacing w:after="0"/>
        <w:ind w:left="720" w:hanging="720"/>
      </w:pPr>
      <w:r w:rsidRPr="004E4B93">
        <w:t>2.</w:t>
      </w:r>
      <w:r w:rsidRPr="004E4B93">
        <w:tab/>
        <w:t xml:space="preserve">Amorim PR, Byrne NM, Hills AP. Combined effect of body position, apparatus and distraction on children's resting metabolic rate. </w:t>
      </w:r>
      <w:r w:rsidRPr="004E4B93">
        <w:rPr>
          <w:i/>
        </w:rPr>
        <w:t>Int J Pediatr Obes</w:t>
      </w:r>
      <w:r w:rsidRPr="004E4B93">
        <w:t>. 2007;2(4):249-56.</w:t>
      </w:r>
    </w:p>
    <w:p w:rsidR="004E4B93" w:rsidRPr="004E4B93" w:rsidRDefault="004E4B93" w:rsidP="004E4B93">
      <w:pPr>
        <w:pStyle w:val="EndNoteBibliography"/>
        <w:spacing w:after="0"/>
        <w:ind w:left="720" w:hanging="720"/>
      </w:pPr>
      <w:r w:rsidRPr="004E4B93">
        <w:t>3.</w:t>
      </w:r>
      <w:r w:rsidRPr="004E4B93">
        <w:tab/>
        <w:t xml:space="preserve">Armstrong N, Welsman JR. Cardiovascular responses to submaximal treadmill running in 11 to 13 year olds. </w:t>
      </w:r>
      <w:r w:rsidRPr="004E4B93">
        <w:rPr>
          <w:i/>
        </w:rPr>
        <w:t>Acta Paediatr</w:t>
      </w:r>
      <w:r w:rsidRPr="004E4B93">
        <w:t>. 2002;91(2):125-31.</w:t>
      </w:r>
    </w:p>
    <w:p w:rsidR="004E4B93" w:rsidRPr="004E4B93" w:rsidRDefault="004E4B93" w:rsidP="004E4B93">
      <w:pPr>
        <w:pStyle w:val="EndNoteBibliography"/>
        <w:spacing w:after="0"/>
        <w:ind w:left="720" w:hanging="720"/>
      </w:pPr>
      <w:r w:rsidRPr="004E4B93">
        <w:t>4.</w:t>
      </w:r>
      <w:r w:rsidRPr="004E4B93">
        <w:tab/>
        <w:t xml:space="preserve">Armstrong N, Welsman JR, Kirby BJ. Submaximal exercise and maturation in 12-year-olds. </w:t>
      </w:r>
      <w:r w:rsidRPr="004E4B93">
        <w:rPr>
          <w:i/>
        </w:rPr>
        <w:t>J Sports Sci</w:t>
      </w:r>
      <w:r w:rsidRPr="004E4B93">
        <w:t>. 1999;17(2):107-14.</w:t>
      </w:r>
    </w:p>
    <w:p w:rsidR="004E4B93" w:rsidRPr="004E4B93" w:rsidRDefault="004E4B93" w:rsidP="004E4B93">
      <w:pPr>
        <w:pStyle w:val="EndNoteBibliography"/>
        <w:spacing w:after="0"/>
        <w:ind w:left="720" w:hanging="720"/>
      </w:pPr>
      <w:r w:rsidRPr="004E4B93">
        <w:t>5.</w:t>
      </w:r>
      <w:r w:rsidRPr="004E4B93">
        <w:tab/>
        <w:t xml:space="preserve">Arvidsson D, Fitch M, Hudes ML, Fleming SE. Accuracy of multisensor activity monitors in normal versus high BMI African American children. </w:t>
      </w:r>
      <w:r w:rsidRPr="004E4B93">
        <w:rPr>
          <w:i/>
        </w:rPr>
        <w:t>J Phys Act Health</w:t>
      </w:r>
      <w:r w:rsidRPr="004E4B93">
        <w:t>. 2011;8(8):1124-34.</w:t>
      </w:r>
    </w:p>
    <w:p w:rsidR="004E4B93" w:rsidRPr="004E4B93" w:rsidRDefault="004E4B93" w:rsidP="004E4B93">
      <w:pPr>
        <w:pStyle w:val="EndNoteBibliography"/>
        <w:spacing w:after="0"/>
        <w:ind w:left="720" w:hanging="720"/>
      </w:pPr>
      <w:r w:rsidRPr="004E4B93">
        <w:t>6.</w:t>
      </w:r>
      <w:r w:rsidRPr="004E4B93">
        <w:tab/>
        <w:t xml:space="preserve">Arvidsson D, Slinde F, Larsson S, Hulthen L. Energy cost of physical activities in children: validation of SenseWear Armband. </w:t>
      </w:r>
      <w:r w:rsidRPr="004E4B93">
        <w:rPr>
          <w:i/>
        </w:rPr>
        <w:t>Med Sci Sports Exerc</w:t>
      </w:r>
      <w:r w:rsidRPr="004E4B93">
        <w:t>. 2007;39(11):2076-84.</w:t>
      </w:r>
    </w:p>
    <w:p w:rsidR="004E4B93" w:rsidRPr="004E4B93" w:rsidRDefault="004E4B93" w:rsidP="004E4B93">
      <w:pPr>
        <w:pStyle w:val="EndNoteBibliography"/>
        <w:spacing w:after="0"/>
        <w:ind w:left="720" w:hanging="720"/>
      </w:pPr>
      <w:r w:rsidRPr="004E4B93">
        <w:t>7.</w:t>
      </w:r>
      <w:r w:rsidRPr="004E4B93">
        <w:tab/>
        <w:t xml:space="preserve">Arvidsson D, Slinde F, Larsson S, Hulthen L. Energy cost in children assessed by multisensor activity monitors. </w:t>
      </w:r>
      <w:r w:rsidRPr="004E4B93">
        <w:rPr>
          <w:i/>
        </w:rPr>
        <w:t>Med Sci Sports Exerc</w:t>
      </w:r>
      <w:r w:rsidRPr="004E4B93">
        <w:t>. 2009;41(3):603-11.</w:t>
      </w:r>
    </w:p>
    <w:p w:rsidR="004E4B93" w:rsidRPr="004E4B93" w:rsidRDefault="004E4B93" w:rsidP="004E4B93">
      <w:pPr>
        <w:pStyle w:val="EndNoteBibliography"/>
        <w:spacing w:after="0"/>
        <w:ind w:left="720" w:hanging="720"/>
      </w:pPr>
      <w:r w:rsidRPr="004E4B93">
        <w:t>8.</w:t>
      </w:r>
      <w:r w:rsidRPr="004E4B93">
        <w:tab/>
        <w:t xml:space="preserve">Aull JL, Rowe DA, Hickner RC, Malinauskas BM, Mahar MT. Energy expenditure of obese, overweight, and normal weight females during lifestyle physical activities. </w:t>
      </w:r>
      <w:r w:rsidRPr="004E4B93">
        <w:rPr>
          <w:i/>
        </w:rPr>
        <w:t>Int J Pediatr Obes</w:t>
      </w:r>
      <w:r w:rsidRPr="004E4B93">
        <w:t>. 2008;3(3):177-85.</w:t>
      </w:r>
    </w:p>
    <w:p w:rsidR="004E4B93" w:rsidRPr="004E4B93" w:rsidRDefault="004E4B93" w:rsidP="004E4B93">
      <w:pPr>
        <w:pStyle w:val="EndNoteBibliography"/>
        <w:spacing w:after="0"/>
        <w:ind w:left="720" w:hanging="720"/>
      </w:pPr>
      <w:r w:rsidRPr="004E4B93">
        <w:t>9.</w:t>
      </w:r>
      <w:r w:rsidRPr="004E4B93">
        <w:tab/>
        <w:t xml:space="preserve">Bailey BW, McInnis K. Energy cost of exergaming: a comparison of the energy cost of 6 forms of exergaming. </w:t>
      </w:r>
      <w:r w:rsidRPr="004E4B93">
        <w:rPr>
          <w:i/>
        </w:rPr>
        <w:t>Arch Pediatr Adolesc Med</w:t>
      </w:r>
      <w:r w:rsidRPr="004E4B93">
        <w:t>. 2011;165(7):597-602.</w:t>
      </w:r>
    </w:p>
    <w:p w:rsidR="004E4B93" w:rsidRPr="004E4B93" w:rsidRDefault="004E4B93" w:rsidP="004E4B93">
      <w:pPr>
        <w:pStyle w:val="EndNoteBibliography"/>
        <w:spacing w:after="0"/>
        <w:ind w:left="720" w:hanging="720"/>
      </w:pPr>
      <w:r w:rsidRPr="004E4B93">
        <w:t>10.</w:t>
      </w:r>
      <w:r w:rsidRPr="004E4B93">
        <w:tab/>
        <w:t xml:space="preserve">Banerjee B, Saha N. Energy intake and expenditure of Indian schoolboys. </w:t>
      </w:r>
      <w:r w:rsidRPr="004E4B93">
        <w:rPr>
          <w:i/>
        </w:rPr>
        <w:t>Br J Nutr</w:t>
      </w:r>
      <w:r w:rsidRPr="004E4B93">
        <w:t>. 1972;27(3):483-90.</w:t>
      </w:r>
    </w:p>
    <w:p w:rsidR="004E4B93" w:rsidRPr="004E4B93" w:rsidRDefault="004E4B93" w:rsidP="004E4B93">
      <w:pPr>
        <w:pStyle w:val="EndNoteBibliography"/>
        <w:spacing w:after="0"/>
        <w:ind w:left="720" w:hanging="720"/>
      </w:pPr>
      <w:r w:rsidRPr="004E4B93">
        <w:t>11.</w:t>
      </w:r>
      <w:r w:rsidRPr="004E4B93">
        <w:tab/>
        <w:t xml:space="preserve">Banerjee B, Saha N. Energy cost of some common physical activities of Chinese schoolboys. </w:t>
      </w:r>
      <w:r w:rsidRPr="004E4B93">
        <w:rPr>
          <w:i/>
        </w:rPr>
        <w:t>Ann Nutr Metab</w:t>
      </w:r>
      <w:r w:rsidRPr="004E4B93">
        <w:t>. 1982;26(6):360-6.</w:t>
      </w:r>
    </w:p>
    <w:p w:rsidR="004E4B93" w:rsidRPr="004E4B93" w:rsidRDefault="004E4B93" w:rsidP="004E4B93">
      <w:pPr>
        <w:pStyle w:val="EndNoteBibliography"/>
        <w:spacing w:after="0"/>
        <w:ind w:left="720" w:hanging="720"/>
      </w:pPr>
      <w:r w:rsidRPr="004E4B93">
        <w:t>12.</w:t>
      </w:r>
      <w:r w:rsidRPr="004E4B93">
        <w:tab/>
        <w:t xml:space="preserve">Bante S, Bogdanis GC, Chairopoulou C, Maridaki M. Cardiorespiratory and metabolic responses to a simulated synchronized swimming routine in senior (&gt;18 years) and comen (13-15 years) national level athletes. </w:t>
      </w:r>
      <w:r w:rsidRPr="004E4B93">
        <w:rPr>
          <w:i/>
        </w:rPr>
        <w:t>J Sports Med Phys Fitness</w:t>
      </w:r>
      <w:r w:rsidRPr="004E4B93">
        <w:t>. 2007;47(3):291-9.</w:t>
      </w:r>
    </w:p>
    <w:p w:rsidR="004E4B93" w:rsidRPr="004E4B93" w:rsidRDefault="004E4B93" w:rsidP="004E4B93">
      <w:pPr>
        <w:pStyle w:val="EndNoteBibliography"/>
        <w:spacing w:after="0"/>
        <w:ind w:left="720" w:hanging="720"/>
      </w:pPr>
      <w:r w:rsidRPr="004E4B93">
        <w:t>13.</w:t>
      </w:r>
      <w:r w:rsidRPr="004E4B93">
        <w:tab/>
        <w:t xml:space="preserve">Barkman J, Pfeiffer K, Diltz A, Peng W. Examining Energy Expenditure in Youth Using XBOX Kinect: Differences by Player Mode. </w:t>
      </w:r>
      <w:r w:rsidRPr="004E4B93">
        <w:rPr>
          <w:i/>
        </w:rPr>
        <w:t>J Phys Act Health</w:t>
      </w:r>
      <w:r w:rsidRPr="004E4B93">
        <w:t>. 2016;13(6 Suppl 1):S41-3.</w:t>
      </w:r>
    </w:p>
    <w:p w:rsidR="004E4B93" w:rsidRPr="004E4B93" w:rsidRDefault="004E4B93" w:rsidP="004E4B93">
      <w:pPr>
        <w:pStyle w:val="EndNoteBibliography"/>
        <w:spacing w:after="0"/>
        <w:ind w:left="720" w:hanging="720"/>
      </w:pPr>
      <w:r w:rsidRPr="004E4B93">
        <w:t>14.</w:t>
      </w:r>
      <w:r w:rsidRPr="004E4B93">
        <w:tab/>
        <w:t>Becker MM. The energy expenditure of girls 12 to 14 years of age engaged in activities using the respiration chamber and the Kofranyi-Michaelis apparatus [Dissertation]. New York City (NY): Columbia University, NY; 1957.</w:t>
      </w:r>
    </w:p>
    <w:p w:rsidR="004E4B93" w:rsidRPr="004E4B93" w:rsidRDefault="004E4B93" w:rsidP="004E4B93">
      <w:pPr>
        <w:pStyle w:val="EndNoteBibliography"/>
        <w:spacing w:after="0"/>
        <w:ind w:left="720" w:hanging="720"/>
      </w:pPr>
      <w:r w:rsidRPr="004E4B93">
        <w:t>15.</w:t>
      </w:r>
      <w:r w:rsidRPr="004E4B93">
        <w:tab/>
        <w:t xml:space="preserve">Borusiak P, Bouikidis A, Liersch R, Russell JB. Cardiovascular effects in adolescents while they are playing video games: a potential health risk factor? </w:t>
      </w:r>
      <w:r w:rsidRPr="004E4B93">
        <w:rPr>
          <w:i/>
        </w:rPr>
        <w:t>Psychophysiology</w:t>
      </w:r>
      <w:r w:rsidRPr="004E4B93">
        <w:t>. 2008;45(2):327-32.</w:t>
      </w:r>
    </w:p>
    <w:p w:rsidR="004E4B93" w:rsidRPr="004E4B93" w:rsidRDefault="004E4B93" w:rsidP="004E4B93">
      <w:pPr>
        <w:pStyle w:val="EndNoteBibliography"/>
        <w:spacing w:after="0"/>
        <w:ind w:left="720" w:hanging="720"/>
      </w:pPr>
      <w:r w:rsidRPr="004E4B93">
        <w:t>16.</w:t>
      </w:r>
      <w:r w:rsidRPr="004E4B93">
        <w:tab/>
        <w:t xml:space="preserve">Brandes M, VT VANH, Hannover V, Brage S. Estimating energy expenditure from raw accelerometry in three types of locomotion. </w:t>
      </w:r>
      <w:r w:rsidRPr="004E4B93">
        <w:rPr>
          <w:i/>
        </w:rPr>
        <w:t>Med Sci Sports Exerc</w:t>
      </w:r>
      <w:r w:rsidRPr="004E4B93">
        <w:t>. 2012;44(11):2235-42.</w:t>
      </w:r>
    </w:p>
    <w:p w:rsidR="004E4B93" w:rsidRPr="004E4B93" w:rsidRDefault="004E4B93" w:rsidP="004E4B93">
      <w:pPr>
        <w:pStyle w:val="EndNoteBibliography"/>
        <w:spacing w:after="0"/>
        <w:ind w:left="720" w:hanging="720"/>
      </w:pPr>
      <w:r w:rsidRPr="004E4B93">
        <w:t>17.</w:t>
      </w:r>
      <w:r w:rsidRPr="004E4B93">
        <w:tab/>
        <w:t xml:space="preserve">Calabro MA, Welk GJ, Eisenmann JC. Validation of the SenseWear Pro Armband algorithms in children. </w:t>
      </w:r>
      <w:r w:rsidRPr="004E4B93">
        <w:rPr>
          <w:i/>
        </w:rPr>
        <w:t>Med Sci Sports Exerc</w:t>
      </w:r>
      <w:r w:rsidRPr="004E4B93">
        <w:t>. 2009;41(9):1714-20.</w:t>
      </w:r>
    </w:p>
    <w:p w:rsidR="004E4B93" w:rsidRPr="004E4B93" w:rsidRDefault="004E4B93" w:rsidP="004E4B93">
      <w:pPr>
        <w:pStyle w:val="EndNoteBibliography"/>
        <w:spacing w:after="0"/>
        <w:ind w:left="720" w:hanging="720"/>
      </w:pPr>
      <w:r w:rsidRPr="004E4B93">
        <w:t>18.</w:t>
      </w:r>
      <w:r w:rsidRPr="004E4B93">
        <w:tab/>
        <w:t xml:space="preserve">Chia LC, Guelfi KJ, Licari MK. A comparison of the oxygen cost of locomotion in children with and without developmental coordination disorder. </w:t>
      </w:r>
      <w:r w:rsidRPr="004E4B93">
        <w:rPr>
          <w:i/>
        </w:rPr>
        <w:t>Dev Med Child Neurol</w:t>
      </w:r>
      <w:r w:rsidRPr="004E4B93">
        <w:t>. 2010;52(3):251-5.</w:t>
      </w:r>
    </w:p>
    <w:p w:rsidR="004E4B93" w:rsidRPr="004E4B93" w:rsidRDefault="004E4B93" w:rsidP="004E4B93">
      <w:pPr>
        <w:pStyle w:val="EndNoteBibliography"/>
        <w:spacing w:after="0"/>
        <w:ind w:left="720" w:hanging="720"/>
      </w:pPr>
      <w:r w:rsidRPr="004E4B93">
        <w:t>19.</w:t>
      </w:r>
      <w:r w:rsidRPr="004E4B93">
        <w:tab/>
        <w:t xml:space="preserve">Chia M, Wong P, Balasekaran G, Kheng TS, Canagasabai K, Chiang J. Motion sensor outputs of children and adolescents walking and running to three treadmill speeds. </w:t>
      </w:r>
      <w:r w:rsidRPr="004E4B93">
        <w:rPr>
          <w:i/>
        </w:rPr>
        <w:t>Sport Sci</w:t>
      </w:r>
      <w:r w:rsidRPr="004E4B93">
        <w:t>. 2009;2(2):27-35.</w:t>
      </w:r>
    </w:p>
    <w:p w:rsidR="004E4B93" w:rsidRPr="004E4B93" w:rsidRDefault="004E4B93" w:rsidP="004E4B93">
      <w:pPr>
        <w:pStyle w:val="EndNoteBibliography"/>
        <w:spacing w:after="0"/>
        <w:ind w:left="720" w:hanging="720"/>
      </w:pPr>
      <w:r w:rsidRPr="004E4B93">
        <w:t>20.</w:t>
      </w:r>
      <w:r w:rsidRPr="004E4B93">
        <w:tab/>
        <w:t xml:space="preserve">Cicutti N, Jette M, Sidney K. Effect of leg length on bench stepping efficiency in children. </w:t>
      </w:r>
      <w:r w:rsidRPr="004E4B93">
        <w:rPr>
          <w:i/>
        </w:rPr>
        <w:t>Can J Sport Sci</w:t>
      </w:r>
      <w:r w:rsidRPr="004E4B93">
        <w:t>. 1991;16(1):58-63.</w:t>
      </w:r>
    </w:p>
    <w:p w:rsidR="004E4B93" w:rsidRPr="004E4B93" w:rsidRDefault="004E4B93" w:rsidP="004E4B93">
      <w:pPr>
        <w:pStyle w:val="EndNoteBibliography"/>
        <w:spacing w:after="0"/>
        <w:ind w:left="720" w:hanging="720"/>
      </w:pPr>
      <w:r w:rsidRPr="004E4B93">
        <w:t>21.</w:t>
      </w:r>
      <w:r w:rsidRPr="004E4B93">
        <w:tab/>
        <w:t xml:space="preserve">Clevenger KA, Aubrey AJ, Moore RW et al. Energy cost of children's structured and unstructured games. </w:t>
      </w:r>
      <w:r w:rsidRPr="004E4B93">
        <w:rPr>
          <w:i/>
        </w:rPr>
        <w:t>J Phys Act Health</w:t>
      </w:r>
      <w:r w:rsidRPr="004E4B93">
        <w:t>. 2016;13(6 Suppl 1):S44-7.</w:t>
      </w:r>
    </w:p>
    <w:p w:rsidR="004E4B93" w:rsidRPr="004E4B93" w:rsidRDefault="004E4B93" w:rsidP="004E4B93">
      <w:pPr>
        <w:pStyle w:val="EndNoteBibliography"/>
        <w:spacing w:after="0"/>
        <w:ind w:left="720" w:hanging="720"/>
      </w:pPr>
      <w:r w:rsidRPr="004E4B93">
        <w:t>22.</w:t>
      </w:r>
      <w:r w:rsidRPr="004E4B93">
        <w:tab/>
        <w:t xml:space="preserve">Cooper TV, Klesges LM, Debon M, Klesges RC, Shelton ML. An assessment of obese and non obese girls' metabolic rate during television viewing, reading, and resting. </w:t>
      </w:r>
      <w:r w:rsidRPr="004E4B93">
        <w:rPr>
          <w:i/>
        </w:rPr>
        <w:t>Eat Behav</w:t>
      </w:r>
      <w:r w:rsidRPr="004E4B93">
        <w:t>. 2006;7(2):105-14.</w:t>
      </w:r>
    </w:p>
    <w:p w:rsidR="004E4B93" w:rsidRPr="004E4B93" w:rsidRDefault="004E4B93" w:rsidP="004E4B93">
      <w:pPr>
        <w:pStyle w:val="EndNoteBibliography"/>
        <w:spacing w:after="0"/>
        <w:ind w:left="720" w:hanging="720"/>
      </w:pPr>
      <w:r w:rsidRPr="004E4B93">
        <w:t>23.</w:t>
      </w:r>
      <w:r w:rsidRPr="004E4B93">
        <w:tab/>
        <w:t xml:space="preserve">Crouter SE, Horton M, Bassett DR, Jr. Use of a two-regression model for estimating energy expenditure in children. </w:t>
      </w:r>
      <w:r w:rsidRPr="004E4B93">
        <w:rPr>
          <w:i/>
        </w:rPr>
        <w:t>Med Sci Sports Exerc</w:t>
      </w:r>
      <w:r w:rsidRPr="004E4B93">
        <w:t>. 2012;44(6):1177-85.</w:t>
      </w:r>
    </w:p>
    <w:p w:rsidR="004E4B93" w:rsidRPr="004E4B93" w:rsidRDefault="004E4B93" w:rsidP="004E4B93">
      <w:pPr>
        <w:pStyle w:val="EndNoteBibliography"/>
        <w:spacing w:after="0"/>
        <w:ind w:left="720" w:hanging="720"/>
      </w:pPr>
      <w:r w:rsidRPr="004E4B93">
        <w:t>24.</w:t>
      </w:r>
      <w:r w:rsidRPr="004E4B93">
        <w:tab/>
        <w:t xml:space="preserve">Cui Y, Liu X, Liu X et al. Evaluation of the exercise workload of broadcast calisthenics for children and adolescents aged 11-17 years. </w:t>
      </w:r>
      <w:r w:rsidRPr="004E4B93">
        <w:rPr>
          <w:i/>
        </w:rPr>
        <w:t>J Sports Sci</w:t>
      </w:r>
      <w:r w:rsidRPr="004E4B93">
        <w:t>. 2011;29(4):363-71.</w:t>
      </w:r>
    </w:p>
    <w:p w:rsidR="004E4B93" w:rsidRPr="004E4B93" w:rsidRDefault="004E4B93" w:rsidP="004E4B93">
      <w:pPr>
        <w:pStyle w:val="EndNoteBibliography"/>
        <w:spacing w:after="0"/>
        <w:ind w:left="720" w:hanging="720"/>
      </w:pPr>
      <w:r w:rsidRPr="004E4B93">
        <w:lastRenderedPageBreak/>
        <w:t>25.</w:t>
      </w:r>
      <w:r w:rsidRPr="004E4B93">
        <w:tab/>
        <w:t xml:space="preserve">Cunningham LN. Physiologic characteristics and team performance of female high school runners. </w:t>
      </w:r>
      <w:r w:rsidRPr="004E4B93">
        <w:rPr>
          <w:i/>
        </w:rPr>
        <w:t>Pediatr Exerc Sci</w:t>
      </w:r>
      <w:r w:rsidRPr="004E4B93">
        <w:t>. 1989;1(1):73-9.</w:t>
      </w:r>
    </w:p>
    <w:p w:rsidR="004E4B93" w:rsidRPr="004E4B93" w:rsidRDefault="004E4B93" w:rsidP="004E4B93">
      <w:pPr>
        <w:pStyle w:val="EndNoteBibliography"/>
        <w:spacing w:after="0"/>
        <w:ind w:left="720" w:hanging="720"/>
      </w:pPr>
      <w:r w:rsidRPr="004E4B93">
        <w:t>26.</w:t>
      </w:r>
      <w:r w:rsidRPr="004E4B93">
        <w:tab/>
        <w:t xml:space="preserve">Cunningham LN. Physiologic comparison of adolescent female and male cross-country runners. </w:t>
      </w:r>
      <w:r w:rsidRPr="004E4B93">
        <w:rPr>
          <w:i/>
        </w:rPr>
        <w:t>Pediatr Exerc Sci</w:t>
      </w:r>
      <w:r w:rsidRPr="004E4B93">
        <w:t>. 1990;2(4):313-21.</w:t>
      </w:r>
    </w:p>
    <w:p w:rsidR="004E4B93" w:rsidRPr="004E4B93" w:rsidRDefault="004E4B93" w:rsidP="004E4B93">
      <w:pPr>
        <w:pStyle w:val="EndNoteBibliography"/>
        <w:spacing w:after="0"/>
        <w:ind w:left="720" w:hanging="720"/>
      </w:pPr>
      <w:r w:rsidRPr="004E4B93">
        <w:t>27.</w:t>
      </w:r>
      <w:r w:rsidRPr="004E4B93">
        <w:tab/>
        <w:t xml:space="preserve">Daniels J, Oldridge N, Nagle F, White B. Differences and changes in VO2 among young runners 10 to 18 years of age. </w:t>
      </w:r>
      <w:r w:rsidRPr="004E4B93">
        <w:rPr>
          <w:i/>
        </w:rPr>
        <w:t>Med Sci Sports</w:t>
      </w:r>
      <w:r w:rsidRPr="004E4B93">
        <w:t>. 1978;10(3):200-3.</w:t>
      </w:r>
    </w:p>
    <w:p w:rsidR="004E4B93" w:rsidRPr="004E4B93" w:rsidRDefault="004E4B93" w:rsidP="004E4B93">
      <w:pPr>
        <w:pStyle w:val="EndNoteBibliography"/>
        <w:spacing w:after="0"/>
        <w:ind w:left="720" w:hanging="720"/>
      </w:pPr>
      <w:r w:rsidRPr="004E4B93">
        <w:t>28.</w:t>
      </w:r>
      <w:r w:rsidRPr="004E4B93">
        <w:tab/>
        <w:t xml:space="preserve">Dietz WH, Bandini LG, Morelli JA, Peers KF, Ching PL. Effect of sedentary activities on resting metabolic rate. </w:t>
      </w:r>
      <w:r w:rsidRPr="004E4B93">
        <w:rPr>
          <w:i/>
        </w:rPr>
        <w:t>Am J Clin Nutr</w:t>
      </w:r>
      <w:r w:rsidRPr="004E4B93">
        <w:t>. 1994;59(3):556-9.</w:t>
      </w:r>
    </w:p>
    <w:p w:rsidR="004E4B93" w:rsidRPr="004E4B93" w:rsidRDefault="004E4B93" w:rsidP="004E4B93">
      <w:pPr>
        <w:pStyle w:val="EndNoteBibliography"/>
        <w:spacing w:after="0"/>
        <w:ind w:left="720" w:hanging="720"/>
      </w:pPr>
      <w:r w:rsidRPr="004E4B93">
        <w:t>29.</w:t>
      </w:r>
      <w:r w:rsidRPr="004E4B93">
        <w:tab/>
        <w:t xml:space="preserve">Ebbeling CJ, Hamill J, Freedson PS. An examination of efficiency during walking in children and adults. </w:t>
      </w:r>
      <w:r w:rsidRPr="004E4B93">
        <w:rPr>
          <w:i/>
        </w:rPr>
        <w:t>Pediatr Exerc Sci</w:t>
      </w:r>
      <w:r w:rsidRPr="004E4B93">
        <w:t>. 1992;4(1):36-49.</w:t>
      </w:r>
    </w:p>
    <w:p w:rsidR="004E4B93" w:rsidRPr="004E4B93" w:rsidRDefault="004E4B93" w:rsidP="004E4B93">
      <w:pPr>
        <w:pStyle w:val="EndNoteBibliography"/>
        <w:spacing w:after="0"/>
        <w:ind w:left="720" w:hanging="720"/>
      </w:pPr>
      <w:r w:rsidRPr="004E4B93">
        <w:t>30.</w:t>
      </w:r>
      <w:r w:rsidRPr="004E4B93">
        <w:tab/>
        <w:t xml:space="preserve">Eisenmann JC, Strath SJ, Shadrick D, Rigsby P, Hirsch N, Jacobson L. Validity of uniaxial accelerometry during activities of daily living in children. </w:t>
      </w:r>
      <w:r w:rsidRPr="004E4B93">
        <w:rPr>
          <w:i/>
        </w:rPr>
        <w:t>Eur J Appl Physiol</w:t>
      </w:r>
      <w:r w:rsidRPr="004E4B93">
        <w:t>. 2004;91(2-3):259-63.</w:t>
      </w:r>
    </w:p>
    <w:p w:rsidR="004E4B93" w:rsidRPr="004E4B93" w:rsidRDefault="004E4B93" w:rsidP="004E4B93">
      <w:pPr>
        <w:pStyle w:val="EndNoteBibliography"/>
        <w:spacing w:after="0"/>
        <w:ind w:left="720" w:hanging="720"/>
      </w:pPr>
      <w:r w:rsidRPr="004E4B93">
        <w:t>31.</w:t>
      </w:r>
      <w:r w:rsidRPr="004E4B93">
        <w:tab/>
        <w:t xml:space="preserve">Erdmann LD, Graham RE, Radlo SJ, Knepler PL. Adolescents' energy cost in marching band. </w:t>
      </w:r>
      <w:r w:rsidRPr="004E4B93">
        <w:rPr>
          <w:i/>
        </w:rPr>
        <w:t>Percept Mot Skills</w:t>
      </w:r>
      <w:r w:rsidRPr="004E4B93">
        <w:t>. 2003;97(2):639-46.</w:t>
      </w:r>
    </w:p>
    <w:p w:rsidR="004E4B93" w:rsidRPr="004E4B93" w:rsidRDefault="004E4B93" w:rsidP="004E4B93">
      <w:pPr>
        <w:pStyle w:val="EndNoteBibliography"/>
        <w:spacing w:after="0"/>
        <w:ind w:left="720" w:hanging="720"/>
      </w:pPr>
      <w:r w:rsidRPr="004E4B93">
        <w:t>32.</w:t>
      </w:r>
      <w:r w:rsidRPr="004E4B93">
        <w:tab/>
        <w:t xml:space="preserve">Eston RG, Rowlands AV, Ingledew DK. Validity of heart rate, pedometry, and accelerometry for predicting the energy cost of children's activities. </w:t>
      </w:r>
      <w:r w:rsidRPr="004E4B93">
        <w:rPr>
          <w:i/>
        </w:rPr>
        <w:t>J Appl Physiol (1985)</w:t>
      </w:r>
      <w:r w:rsidRPr="004E4B93">
        <w:t>. 1998;84(1):362-71.</w:t>
      </w:r>
    </w:p>
    <w:p w:rsidR="004E4B93" w:rsidRPr="004E4B93" w:rsidRDefault="004E4B93" w:rsidP="004E4B93">
      <w:pPr>
        <w:pStyle w:val="EndNoteBibliography"/>
        <w:spacing w:after="0"/>
        <w:ind w:left="720" w:hanging="720"/>
      </w:pPr>
      <w:r w:rsidRPr="004E4B93">
        <w:t>33.</w:t>
      </w:r>
      <w:r w:rsidRPr="004E4B93">
        <w:tab/>
        <w:t xml:space="preserve">Evenson KR, Catellier DJ, Gill K, Ondrak KS, McMurray RG. Calibration of two objective measures of physical activity for children. </w:t>
      </w:r>
      <w:r w:rsidRPr="004E4B93">
        <w:rPr>
          <w:i/>
        </w:rPr>
        <w:t>J Sports Sci</w:t>
      </w:r>
      <w:r w:rsidRPr="004E4B93">
        <w:t>. 2008;26(14):1557-65.</w:t>
      </w:r>
    </w:p>
    <w:p w:rsidR="004E4B93" w:rsidRPr="004E4B93" w:rsidRDefault="004E4B93" w:rsidP="004E4B93">
      <w:pPr>
        <w:pStyle w:val="EndNoteBibliography"/>
        <w:spacing w:after="0"/>
        <w:ind w:left="720" w:hanging="720"/>
      </w:pPr>
      <w:r w:rsidRPr="004E4B93">
        <w:t>34.</w:t>
      </w:r>
      <w:r w:rsidRPr="004E4B93">
        <w:tab/>
        <w:t xml:space="preserve">Fawkner SG, Niven A, Thin AG, Macdonald MJ, Oakes JR. Adolescent girls' energy expenditure during dance simulation active computer gaming. </w:t>
      </w:r>
      <w:r w:rsidRPr="004E4B93">
        <w:rPr>
          <w:i/>
        </w:rPr>
        <w:t>J Sports Sci</w:t>
      </w:r>
      <w:r w:rsidRPr="004E4B93">
        <w:t>. 2010;28(1):61-5.</w:t>
      </w:r>
    </w:p>
    <w:p w:rsidR="004E4B93" w:rsidRPr="004E4B93" w:rsidRDefault="004E4B93" w:rsidP="004E4B93">
      <w:pPr>
        <w:pStyle w:val="EndNoteBibliography"/>
        <w:spacing w:after="0"/>
        <w:ind w:left="720" w:hanging="720"/>
      </w:pPr>
      <w:r w:rsidRPr="004E4B93">
        <w:t>35.</w:t>
      </w:r>
      <w:r w:rsidRPr="004E4B93">
        <w:tab/>
        <w:t xml:space="preserve">Figueroa-Colon R, Hunter GR, Mayo MS, Aldridge RA, Goran MI, Weinsier RL. Reliability of treadmill measures and criteria to determine VO2max in prepubertal girls. </w:t>
      </w:r>
      <w:r w:rsidRPr="004E4B93">
        <w:rPr>
          <w:i/>
        </w:rPr>
        <w:t>Med Sci Sports Exerc</w:t>
      </w:r>
      <w:r w:rsidRPr="004E4B93">
        <w:t>. 2000;32(4):865-9.</w:t>
      </w:r>
    </w:p>
    <w:p w:rsidR="004E4B93" w:rsidRPr="004E4B93" w:rsidRDefault="004E4B93" w:rsidP="004E4B93">
      <w:pPr>
        <w:pStyle w:val="EndNoteBibliography"/>
        <w:spacing w:after="0"/>
        <w:ind w:left="720" w:hanging="720"/>
      </w:pPr>
      <w:r w:rsidRPr="004E4B93">
        <w:t>36.</w:t>
      </w:r>
      <w:r w:rsidRPr="004E4B93">
        <w:tab/>
        <w:t xml:space="preserve">Gao Y, Sun H, Zhuang J et al. Metabolic equivalents of selected sedentary and physical activities in Chinese youth. </w:t>
      </w:r>
      <w:r w:rsidRPr="004E4B93">
        <w:rPr>
          <w:i/>
        </w:rPr>
        <w:t>J Phys Act Health</w:t>
      </w:r>
      <w:r w:rsidRPr="004E4B93">
        <w:t>. 2016;13(6 Suppl 1):S48-52.</w:t>
      </w:r>
    </w:p>
    <w:p w:rsidR="004E4B93" w:rsidRPr="004E4B93" w:rsidRDefault="004E4B93" w:rsidP="004E4B93">
      <w:pPr>
        <w:pStyle w:val="EndNoteBibliography"/>
        <w:spacing w:after="0"/>
        <w:ind w:left="720" w:hanging="720"/>
      </w:pPr>
      <w:r w:rsidRPr="004E4B93">
        <w:t>37.</w:t>
      </w:r>
      <w:r w:rsidRPr="004E4B93">
        <w:tab/>
        <w:t xml:space="preserve">Gebhardt G, Grob-Bolting BL, Heb K, Langhof H, Ulmer H. Energy consumption and energy balance during therapeutic hiking and skiing as part of therapy for obese children in the clinic Schonsicht Berchtesgaden. </w:t>
      </w:r>
      <w:r w:rsidRPr="004E4B93">
        <w:rPr>
          <w:i/>
        </w:rPr>
        <w:t>Med Sport</w:t>
      </w:r>
      <w:r w:rsidRPr="004E4B93">
        <w:t>. 2012;16(4):159-64.</w:t>
      </w:r>
    </w:p>
    <w:p w:rsidR="004E4B93" w:rsidRPr="004E4B93" w:rsidRDefault="004E4B93" w:rsidP="004E4B93">
      <w:pPr>
        <w:pStyle w:val="EndNoteBibliography"/>
        <w:spacing w:after="0"/>
        <w:ind w:left="720" w:hanging="720"/>
      </w:pPr>
      <w:r w:rsidRPr="004E4B93">
        <w:t>38.</w:t>
      </w:r>
      <w:r w:rsidRPr="004E4B93">
        <w:tab/>
        <w:t xml:space="preserve">Graf DL, Pratt LV, Hester CN, Short KR. Playing active video games increases energy expenditure in children. </w:t>
      </w:r>
      <w:r w:rsidRPr="004E4B93">
        <w:rPr>
          <w:i/>
        </w:rPr>
        <w:t>Pediatrics</w:t>
      </w:r>
      <w:r w:rsidRPr="004E4B93">
        <w:t>. 2009;124(2):534-40.</w:t>
      </w:r>
    </w:p>
    <w:p w:rsidR="004E4B93" w:rsidRPr="004E4B93" w:rsidRDefault="004E4B93" w:rsidP="004E4B93">
      <w:pPr>
        <w:pStyle w:val="EndNoteBibliography"/>
        <w:spacing w:after="0"/>
        <w:ind w:left="720" w:hanging="720"/>
      </w:pPr>
      <w:r w:rsidRPr="004E4B93">
        <w:t>39.</w:t>
      </w:r>
      <w:r w:rsidRPr="004E4B93">
        <w:tab/>
        <w:t xml:space="preserve">Graves LE, Ridgers ND, Stratton G. The contribution of upper limb and total body movement to adolescents' energy expenditure whilst playing Nintendo Wii. </w:t>
      </w:r>
      <w:r w:rsidRPr="004E4B93">
        <w:rPr>
          <w:i/>
        </w:rPr>
        <w:t>Eur J Appl Physiol</w:t>
      </w:r>
      <w:r w:rsidRPr="004E4B93">
        <w:t>. 2008;104(4):617-23.</w:t>
      </w:r>
    </w:p>
    <w:p w:rsidR="004E4B93" w:rsidRPr="004E4B93" w:rsidRDefault="004E4B93" w:rsidP="004E4B93">
      <w:pPr>
        <w:pStyle w:val="EndNoteBibliography"/>
        <w:spacing w:after="0"/>
        <w:ind w:left="720" w:hanging="720"/>
      </w:pPr>
      <w:r w:rsidRPr="004E4B93">
        <w:t>40.</w:t>
      </w:r>
      <w:r w:rsidRPr="004E4B93">
        <w:tab/>
        <w:t xml:space="preserve">Graves LE, Ridgers ND, Williams K, Stratton G, Atkinson G, Cable NT. The physiological cost and enjoyment of Wii Fit in adolescents, young adults, and older adults. </w:t>
      </w:r>
      <w:r w:rsidRPr="004E4B93">
        <w:rPr>
          <w:i/>
        </w:rPr>
        <w:t>J Phys Act Health</w:t>
      </w:r>
      <w:r w:rsidRPr="004E4B93">
        <w:t>. 2010;7(3):393-401.</w:t>
      </w:r>
    </w:p>
    <w:p w:rsidR="004E4B93" w:rsidRPr="004E4B93" w:rsidRDefault="004E4B93" w:rsidP="004E4B93">
      <w:pPr>
        <w:pStyle w:val="EndNoteBibliography"/>
        <w:spacing w:after="0"/>
        <w:ind w:left="720" w:hanging="720"/>
      </w:pPr>
      <w:r w:rsidRPr="004E4B93">
        <w:t>41.</w:t>
      </w:r>
      <w:r w:rsidRPr="004E4B93">
        <w:tab/>
        <w:t xml:space="preserve">Hanggi JM, Phillips LR, Rowlands AV. Validation of the GT3X ActiGraph in children and comparison with the GT1M ActiGraph. </w:t>
      </w:r>
      <w:r w:rsidRPr="004E4B93">
        <w:rPr>
          <w:i/>
        </w:rPr>
        <w:t>J Sci Med Sport</w:t>
      </w:r>
      <w:r w:rsidRPr="004E4B93">
        <w:t>. 2013;16(1):40-4.</w:t>
      </w:r>
    </w:p>
    <w:p w:rsidR="004E4B93" w:rsidRPr="004E4B93" w:rsidRDefault="004E4B93" w:rsidP="004E4B93">
      <w:pPr>
        <w:pStyle w:val="EndNoteBibliography"/>
        <w:spacing w:after="0"/>
        <w:ind w:left="720" w:hanging="720"/>
      </w:pPr>
      <w:r w:rsidRPr="004E4B93">
        <w:t>42.</w:t>
      </w:r>
      <w:r w:rsidRPr="004E4B93">
        <w:tab/>
        <w:t xml:space="preserve">Harrell JS, McMurray RG, Baggett CD, Pennell ML, Pearce PF, Bangdiwala SI. Energy costs of physical activities in children and adolescents. </w:t>
      </w:r>
      <w:r w:rsidRPr="004E4B93">
        <w:rPr>
          <w:i/>
        </w:rPr>
        <w:t>Med Sci Sports Exerc</w:t>
      </w:r>
      <w:r w:rsidRPr="004E4B93">
        <w:t>. 2005;37(2):329-36.</w:t>
      </w:r>
    </w:p>
    <w:p w:rsidR="004E4B93" w:rsidRPr="004E4B93" w:rsidRDefault="004E4B93" w:rsidP="004E4B93">
      <w:pPr>
        <w:pStyle w:val="EndNoteBibliography"/>
        <w:spacing w:after="0"/>
        <w:ind w:left="720" w:hanging="720"/>
      </w:pPr>
      <w:r w:rsidRPr="004E4B93">
        <w:t>43.</w:t>
      </w:r>
      <w:r w:rsidRPr="004E4B93">
        <w:tab/>
        <w:t xml:space="preserve">Harrington DM, Dowd KP, Tudor-Locke C, Donnelly AE. A steps/minute value for moderate intensity physical activity in adolescent females. </w:t>
      </w:r>
      <w:r w:rsidRPr="004E4B93">
        <w:rPr>
          <w:i/>
        </w:rPr>
        <w:t>Pediatr Exerc Sci</w:t>
      </w:r>
      <w:r w:rsidRPr="004E4B93">
        <w:t>. 2012;24(3):399-408.</w:t>
      </w:r>
    </w:p>
    <w:p w:rsidR="004E4B93" w:rsidRPr="004E4B93" w:rsidRDefault="004E4B93" w:rsidP="004E4B93">
      <w:pPr>
        <w:pStyle w:val="EndNoteBibliography"/>
        <w:spacing w:after="0"/>
        <w:ind w:left="720" w:hanging="720"/>
      </w:pPr>
      <w:r w:rsidRPr="004E4B93">
        <w:t>44.</w:t>
      </w:r>
      <w:r w:rsidRPr="004E4B93">
        <w:tab/>
        <w:t xml:space="preserve">Heil DP. Predicting activity energy expenditure using the Actical activity monitor. </w:t>
      </w:r>
      <w:r w:rsidRPr="004E4B93">
        <w:rPr>
          <w:i/>
        </w:rPr>
        <w:t>Res Q Exerc Sport</w:t>
      </w:r>
      <w:r w:rsidRPr="004E4B93">
        <w:t>. 2006;77(1):64-80.</w:t>
      </w:r>
    </w:p>
    <w:p w:rsidR="004E4B93" w:rsidRPr="004E4B93" w:rsidRDefault="004E4B93" w:rsidP="004E4B93">
      <w:pPr>
        <w:pStyle w:val="EndNoteBibliography"/>
        <w:spacing w:after="0"/>
        <w:ind w:left="720" w:hanging="720"/>
      </w:pPr>
      <w:r w:rsidRPr="004E4B93">
        <w:t>45.</w:t>
      </w:r>
      <w:r w:rsidRPr="004E4B93">
        <w:tab/>
        <w:t xml:space="preserve">Honas JJ, Willis EA, Herrmann SD, Greene JL, Washburn RA, Donnelly JE. Energy expenditure and intensity of classroom physical activity in elementary school children. </w:t>
      </w:r>
      <w:r w:rsidRPr="004E4B93">
        <w:rPr>
          <w:i/>
        </w:rPr>
        <w:t>J Phys Act Health</w:t>
      </w:r>
      <w:r w:rsidRPr="004E4B93">
        <w:t>. 2016;13(6 Suppl 1):S53-6.</w:t>
      </w:r>
    </w:p>
    <w:p w:rsidR="004E4B93" w:rsidRPr="004E4B93" w:rsidRDefault="004E4B93" w:rsidP="004E4B93">
      <w:pPr>
        <w:pStyle w:val="EndNoteBibliography"/>
        <w:spacing w:after="0"/>
        <w:ind w:left="720" w:hanging="720"/>
      </w:pPr>
      <w:r w:rsidRPr="004E4B93">
        <w:t>46.</w:t>
      </w:r>
      <w:r w:rsidRPr="004E4B93">
        <w:tab/>
        <w:t xml:space="preserve">Horswill CA, Kien CL, Zipf WB. Energy expenditure in adolescents during low intensity, leisure activities. </w:t>
      </w:r>
      <w:r w:rsidRPr="004E4B93">
        <w:rPr>
          <w:i/>
        </w:rPr>
        <w:t>Med Sci Sports Exerc</w:t>
      </w:r>
      <w:r w:rsidRPr="004E4B93">
        <w:t>. 1995;27(9):1311-4.</w:t>
      </w:r>
    </w:p>
    <w:p w:rsidR="004E4B93" w:rsidRPr="004E4B93" w:rsidRDefault="004E4B93" w:rsidP="004E4B93">
      <w:pPr>
        <w:pStyle w:val="EndNoteBibliography"/>
        <w:spacing w:after="0"/>
        <w:ind w:left="720" w:hanging="720"/>
      </w:pPr>
      <w:r w:rsidRPr="004E4B93">
        <w:t>47.</w:t>
      </w:r>
      <w:r w:rsidRPr="004E4B93">
        <w:tab/>
        <w:t xml:space="preserve">Innerd AL, Azevedo LB. The energy expenditure of free-living physical activities in primary schoolchildren. </w:t>
      </w:r>
      <w:r w:rsidRPr="004E4B93">
        <w:rPr>
          <w:i/>
        </w:rPr>
        <w:t>J Phys Act Health</w:t>
      </w:r>
      <w:r w:rsidRPr="004E4B93">
        <w:t>. 2016;13(6 Suppl 1):S57-61.</w:t>
      </w:r>
    </w:p>
    <w:p w:rsidR="004E4B93" w:rsidRPr="004E4B93" w:rsidRDefault="004E4B93" w:rsidP="004E4B93">
      <w:pPr>
        <w:pStyle w:val="EndNoteBibliography"/>
        <w:spacing w:after="0"/>
        <w:ind w:left="720" w:hanging="720"/>
      </w:pPr>
      <w:r w:rsidRPr="004E4B93">
        <w:t>48.</w:t>
      </w:r>
      <w:r w:rsidRPr="004E4B93">
        <w:tab/>
        <w:t xml:space="preserve">Jimmy G, Dosssegger A, Seiler R, Mader U. Metabolic thresholds and validated accelerometer cutoff points for the actigraph GT1M in young children based on measurements of locomotion and play activities. </w:t>
      </w:r>
      <w:r w:rsidRPr="004E4B93">
        <w:rPr>
          <w:i/>
        </w:rPr>
        <w:t>Meas Phys Educ Exerc Sci</w:t>
      </w:r>
      <w:r w:rsidRPr="004E4B93">
        <w:t>. 2012;16(1):23-40.</w:t>
      </w:r>
    </w:p>
    <w:p w:rsidR="004E4B93" w:rsidRPr="004E4B93" w:rsidRDefault="004E4B93" w:rsidP="004E4B93">
      <w:pPr>
        <w:pStyle w:val="EndNoteBibliography"/>
        <w:spacing w:after="0"/>
        <w:ind w:left="720" w:hanging="720"/>
      </w:pPr>
      <w:r w:rsidRPr="004E4B93">
        <w:t>49.</w:t>
      </w:r>
      <w:r w:rsidRPr="004E4B93">
        <w:tab/>
        <w:t xml:space="preserve">Jimmy G, Seiler R, Mader U. Comparing the validity and output of the GT1M and GT3X accelerometer in 5- to 9-year-old children. </w:t>
      </w:r>
      <w:r w:rsidRPr="004E4B93">
        <w:rPr>
          <w:i/>
        </w:rPr>
        <w:t>Meas Phys Educ Exerc Sci</w:t>
      </w:r>
      <w:r w:rsidRPr="004E4B93">
        <w:t>. 2013;17(3):236-48.</w:t>
      </w:r>
    </w:p>
    <w:p w:rsidR="004E4B93" w:rsidRPr="004E4B93" w:rsidRDefault="004E4B93" w:rsidP="004E4B93">
      <w:pPr>
        <w:pStyle w:val="EndNoteBibliography"/>
        <w:spacing w:after="0"/>
        <w:ind w:left="720" w:hanging="720"/>
      </w:pPr>
      <w:r w:rsidRPr="004E4B93">
        <w:lastRenderedPageBreak/>
        <w:t>50.</w:t>
      </w:r>
      <w:r w:rsidRPr="004E4B93">
        <w:tab/>
        <w:t xml:space="preserve">Kavouras SA, Sarras SE, Tsekouras YE, Sidossis LS. Assessment of energy expenditure in children using the RT3 accelerometer. </w:t>
      </w:r>
      <w:r w:rsidRPr="004E4B93">
        <w:rPr>
          <w:i/>
        </w:rPr>
        <w:t>J Sports Sci</w:t>
      </w:r>
      <w:r w:rsidRPr="004E4B93">
        <w:t>. 2008;26(9):959-66.</w:t>
      </w:r>
    </w:p>
    <w:p w:rsidR="004E4B93" w:rsidRPr="004E4B93" w:rsidRDefault="004E4B93" w:rsidP="004E4B93">
      <w:pPr>
        <w:pStyle w:val="EndNoteBibliography"/>
        <w:spacing w:after="0"/>
        <w:ind w:left="720" w:hanging="720"/>
      </w:pPr>
      <w:r w:rsidRPr="004E4B93">
        <w:t>51.</w:t>
      </w:r>
      <w:r w:rsidRPr="004E4B93">
        <w:tab/>
        <w:t xml:space="preserve">Kawahara J, Tanaka S, Tanaka C, Hikihara Y, Aoki Y, Yonemoto J. Estimation of the respiratory ventilation rate of preschool children in daily life using accelerometers. </w:t>
      </w:r>
      <w:r w:rsidRPr="004E4B93">
        <w:rPr>
          <w:i/>
        </w:rPr>
        <w:t>J Air Waste Manag Assoc</w:t>
      </w:r>
      <w:r w:rsidRPr="004E4B93">
        <w:t>. 2011;61(1):46-54.</w:t>
      </w:r>
    </w:p>
    <w:p w:rsidR="004E4B93" w:rsidRPr="004E4B93" w:rsidRDefault="004E4B93" w:rsidP="004E4B93">
      <w:pPr>
        <w:pStyle w:val="EndNoteBibliography"/>
        <w:spacing w:after="0"/>
        <w:ind w:left="720" w:hanging="720"/>
      </w:pPr>
      <w:r w:rsidRPr="004E4B93">
        <w:t>52.</w:t>
      </w:r>
      <w:r w:rsidRPr="004E4B93">
        <w:tab/>
        <w:t xml:space="preserve">Klesges RC, Shelton ML, Klesges LM. Effects of television on metabolic rate: potential implications for childhood obesity. </w:t>
      </w:r>
      <w:r w:rsidRPr="004E4B93">
        <w:rPr>
          <w:i/>
        </w:rPr>
        <w:t>Pediatrics</w:t>
      </w:r>
      <w:r w:rsidRPr="004E4B93">
        <w:t>. 1993;91(2):281-6.</w:t>
      </w:r>
    </w:p>
    <w:p w:rsidR="004E4B93" w:rsidRPr="004E4B93" w:rsidRDefault="004E4B93" w:rsidP="004E4B93">
      <w:pPr>
        <w:pStyle w:val="EndNoteBibliography"/>
        <w:spacing w:after="0"/>
        <w:ind w:left="720" w:hanging="720"/>
      </w:pPr>
      <w:r w:rsidRPr="004E4B93">
        <w:t>53.</w:t>
      </w:r>
      <w:r w:rsidRPr="004E4B93">
        <w:tab/>
        <w:t xml:space="preserve">Krahenbuhl GS, Morgan DW, Pangrazi RP. Longitudinal changes in distance-running performance of young males. </w:t>
      </w:r>
      <w:r w:rsidRPr="004E4B93">
        <w:rPr>
          <w:i/>
        </w:rPr>
        <w:t>Int J Sports Med</w:t>
      </w:r>
      <w:r w:rsidRPr="004E4B93">
        <w:t>. 1989;10(2):92-6.</w:t>
      </w:r>
    </w:p>
    <w:p w:rsidR="004E4B93" w:rsidRPr="004E4B93" w:rsidRDefault="004E4B93" w:rsidP="004E4B93">
      <w:pPr>
        <w:pStyle w:val="EndNoteBibliography"/>
        <w:spacing w:after="0"/>
        <w:ind w:left="720" w:hanging="720"/>
      </w:pPr>
      <w:r w:rsidRPr="004E4B93">
        <w:t>54.</w:t>
      </w:r>
      <w:r w:rsidRPr="004E4B93">
        <w:tab/>
        <w:t xml:space="preserve">Krahenbuhl GS, Pangrazi RP. Characteristics associated with running performance in young boys. </w:t>
      </w:r>
      <w:r w:rsidRPr="004E4B93">
        <w:rPr>
          <w:i/>
        </w:rPr>
        <w:t>Med Sci Sports Exerc</w:t>
      </w:r>
      <w:r w:rsidRPr="004E4B93">
        <w:t>. 1983;15(6):486-90.</w:t>
      </w:r>
    </w:p>
    <w:p w:rsidR="004E4B93" w:rsidRPr="004E4B93" w:rsidRDefault="004E4B93" w:rsidP="004E4B93">
      <w:pPr>
        <w:pStyle w:val="EndNoteBibliography"/>
        <w:spacing w:after="0"/>
        <w:ind w:left="720" w:hanging="720"/>
      </w:pPr>
      <w:r w:rsidRPr="004E4B93">
        <w:t>55.</w:t>
      </w:r>
      <w:r w:rsidRPr="004E4B93">
        <w:tab/>
        <w:t xml:space="preserve">Lafortuna CL, Lazzer S, Agosti F et al. Metabolic responses to walking and cycling in extremely obese adolescents. </w:t>
      </w:r>
      <w:r w:rsidRPr="004E4B93">
        <w:rPr>
          <w:i/>
        </w:rPr>
        <w:t>Obes Res</w:t>
      </w:r>
      <w:r w:rsidRPr="004E4B93">
        <w:t>. 2010;11:212.</w:t>
      </w:r>
    </w:p>
    <w:p w:rsidR="004E4B93" w:rsidRPr="004E4B93" w:rsidRDefault="004E4B93" w:rsidP="004E4B93">
      <w:pPr>
        <w:pStyle w:val="EndNoteBibliography"/>
        <w:spacing w:after="0"/>
        <w:ind w:left="720" w:hanging="720"/>
      </w:pPr>
      <w:r w:rsidRPr="004E4B93">
        <w:t>56.</w:t>
      </w:r>
      <w:r w:rsidRPr="004E4B93">
        <w:tab/>
        <w:t xml:space="preserve">Lambiase MJ, Dorn J, Roemmich JN. Metabolic and cardiovascular adjustments during psychological stress and carotid artery intima-media thickness in youth. </w:t>
      </w:r>
      <w:r w:rsidRPr="004E4B93">
        <w:rPr>
          <w:i/>
        </w:rPr>
        <w:t>Physiol Behav</w:t>
      </w:r>
      <w:r w:rsidRPr="004E4B93">
        <w:t>. 2012;105(5):1140-7.</w:t>
      </w:r>
    </w:p>
    <w:p w:rsidR="004E4B93" w:rsidRPr="004E4B93" w:rsidRDefault="004E4B93" w:rsidP="004E4B93">
      <w:pPr>
        <w:pStyle w:val="EndNoteBibliography"/>
        <w:spacing w:after="0"/>
        <w:ind w:left="720" w:hanging="720"/>
      </w:pPr>
      <w:r w:rsidRPr="004E4B93">
        <w:t>57.</w:t>
      </w:r>
      <w:r w:rsidRPr="004E4B93">
        <w:tab/>
        <w:t xml:space="preserve">Lanningham-Foster L, Foster RC, McCrady SK, Jensen TB, Mitre N, Levine JA. Activity-promoting video games and increased energy expenditure. </w:t>
      </w:r>
      <w:r w:rsidRPr="004E4B93">
        <w:rPr>
          <w:i/>
        </w:rPr>
        <w:t>J Pediatr</w:t>
      </w:r>
      <w:r w:rsidRPr="004E4B93">
        <w:t>. 2009;154(6):819-23.</w:t>
      </w:r>
    </w:p>
    <w:p w:rsidR="004E4B93" w:rsidRPr="004E4B93" w:rsidRDefault="004E4B93" w:rsidP="004E4B93">
      <w:pPr>
        <w:pStyle w:val="EndNoteBibliography"/>
        <w:spacing w:after="0"/>
        <w:ind w:left="720" w:hanging="720"/>
      </w:pPr>
      <w:r w:rsidRPr="004E4B93">
        <w:t>58.</w:t>
      </w:r>
      <w:r w:rsidRPr="004E4B93">
        <w:tab/>
        <w:t xml:space="preserve">Lanningham-Foster L, Jensen TB, Foster RC et al. Energy expenditure of sedentary screen time compared with active screen time for children. </w:t>
      </w:r>
      <w:r w:rsidRPr="004E4B93">
        <w:rPr>
          <w:i/>
        </w:rPr>
        <w:t>Pediatrics</w:t>
      </w:r>
      <w:r w:rsidRPr="004E4B93">
        <w:t>. 2006;118(6):e1831-5.</w:t>
      </w:r>
    </w:p>
    <w:p w:rsidR="004E4B93" w:rsidRPr="004E4B93" w:rsidRDefault="004E4B93" w:rsidP="004E4B93">
      <w:pPr>
        <w:pStyle w:val="EndNoteBibliography"/>
        <w:spacing w:after="0"/>
        <w:ind w:left="720" w:hanging="720"/>
      </w:pPr>
      <w:r w:rsidRPr="004E4B93">
        <w:t>59.</w:t>
      </w:r>
      <w:r w:rsidRPr="004E4B93">
        <w:tab/>
        <w:t xml:space="preserve">Lau M, Wang L, Acra S, Buchowski MS. Energy expenditure of common sedentary activities in youth. </w:t>
      </w:r>
      <w:r w:rsidRPr="004E4B93">
        <w:rPr>
          <w:i/>
        </w:rPr>
        <w:t>J Phys Act Health</w:t>
      </w:r>
      <w:r w:rsidRPr="004E4B93">
        <w:t>. 2016;13(6 Suppl 1):S17-20.</w:t>
      </w:r>
    </w:p>
    <w:p w:rsidR="004E4B93" w:rsidRPr="004E4B93" w:rsidRDefault="004E4B93" w:rsidP="004E4B93">
      <w:pPr>
        <w:pStyle w:val="EndNoteBibliography"/>
        <w:spacing w:after="0"/>
        <w:ind w:left="720" w:hanging="720"/>
      </w:pPr>
      <w:r w:rsidRPr="004E4B93">
        <w:t>60.</w:t>
      </w:r>
      <w:r w:rsidRPr="004E4B93">
        <w:tab/>
        <w:t xml:space="preserve">Lazzer S, Busti C, Galli R et al. Physical activity ratios for various commonly performed sedentary and physical activities in obese adolescents. </w:t>
      </w:r>
      <w:r w:rsidRPr="004E4B93">
        <w:rPr>
          <w:i/>
        </w:rPr>
        <w:t>J Endocrinol Invest</w:t>
      </w:r>
      <w:r w:rsidRPr="004E4B93">
        <w:t>. 2009;32(1):79-82.</w:t>
      </w:r>
    </w:p>
    <w:p w:rsidR="004E4B93" w:rsidRPr="004E4B93" w:rsidRDefault="004E4B93" w:rsidP="004E4B93">
      <w:pPr>
        <w:pStyle w:val="EndNoteBibliography"/>
        <w:spacing w:after="0"/>
        <w:ind w:left="720" w:hanging="720"/>
      </w:pPr>
      <w:r w:rsidRPr="004E4B93">
        <w:t>61.</w:t>
      </w:r>
      <w:r w:rsidRPr="004E4B93">
        <w:tab/>
        <w:t xml:space="preserve">Lee JM, Saint-Maurice PF, Kim Y, Gaesser GA, Welk G. Activity energy expenditure in youth: sex, age, and body size patterns. </w:t>
      </w:r>
      <w:r w:rsidRPr="004E4B93">
        <w:rPr>
          <w:i/>
        </w:rPr>
        <w:t>J Phys Act Health</w:t>
      </w:r>
      <w:r w:rsidRPr="004E4B93">
        <w:t>. 2016;13(6 Suppl 1):S62-70.</w:t>
      </w:r>
    </w:p>
    <w:p w:rsidR="004E4B93" w:rsidRPr="004E4B93" w:rsidRDefault="004E4B93" w:rsidP="004E4B93">
      <w:pPr>
        <w:pStyle w:val="EndNoteBibliography"/>
        <w:spacing w:after="0"/>
        <w:ind w:left="720" w:hanging="720"/>
      </w:pPr>
      <w:r w:rsidRPr="004E4B93">
        <w:t>62.</w:t>
      </w:r>
      <w:r w:rsidRPr="004E4B93">
        <w:tab/>
        <w:t>Lillie TL. Predicting resting energy expenditure and estimating energy expenditure during intermittent play in children and adolescents (Ph.D. Exercise and Sport Science). Salt Lake City (UT): University of Utah, U.S.; 2007.</w:t>
      </w:r>
    </w:p>
    <w:p w:rsidR="004E4B93" w:rsidRPr="004E4B93" w:rsidRDefault="004E4B93" w:rsidP="004E4B93">
      <w:pPr>
        <w:pStyle w:val="EndNoteBibliography"/>
        <w:spacing w:after="0"/>
        <w:ind w:left="720" w:hanging="720"/>
      </w:pPr>
      <w:r w:rsidRPr="004E4B93">
        <w:t>63.</w:t>
      </w:r>
      <w:r w:rsidRPr="004E4B93">
        <w:tab/>
        <w:t xml:space="preserve">Louie L, Eston RG, Rowlands AV, Tong KK, Ingledew DK, Fu FH. Validity of heart rate, pedometry, and accelerometry for estimating the energy cost of activity in Hong Kong Chinese boys. </w:t>
      </w:r>
      <w:r w:rsidRPr="004E4B93">
        <w:rPr>
          <w:i/>
        </w:rPr>
        <w:t>Pediatr Exerc Sci</w:t>
      </w:r>
      <w:r w:rsidRPr="004E4B93">
        <w:t>. 1999;11(3):229-39.</w:t>
      </w:r>
    </w:p>
    <w:p w:rsidR="004E4B93" w:rsidRPr="004E4B93" w:rsidRDefault="004E4B93" w:rsidP="004E4B93">
      <w:pPr>
        <w:pStyle w:val="EndNoteBibliography"/>
        <w:spacing w:after="0"/>
        <w:ind w:left="720" w:hanging="720"/>
      </w:pPr>
      <w:r w:rsidRPr="004E4B93">
        <w:t>64.</w:t>
      </w:r>
      <w:r w:rsidRPr="004E4B93">
        <w:tab/>
        <w:t xml:space="preserve">Lyden K, Keadle SK, Staudenmayer J, Freedson P, Alhassan S. Energy cost of common activities in children and adolescents. </w:t>
      </w:r>
      <w:r w:rsidRPr="004E4B93">
        <w:rPr>
          <w:i/>
        </w:rPr>
        <w:t>J Phys Act Health</w:t>
      </w:r>
      <w:r w:rsidRPr="004E4B93">
        <w:t>. 2013;10(1):62-9.</w:t>
      </w:r>
    </w:p>
    <w:p w:rsidR="004E4B93" w:rsidRPr="004E4B93" w:rsidRDefault="004E4B93" w:rsidP="004E4B93">
      <w:pPr>
        <w:pStyle w:val="EndNoteBibliography"/>
        <w:spacing w:after="0"/>
        <w:ind w:left="720" w:hanging="720"/>
      </w:pPr>
      <w:r w:rsidRPr="004E4B93">
        <w:t>65.</w:t>
      </w:r>
      <w:r w:rsidRPr="004E4B93">
        <w:tab/>
        <w:t xml:space="preserve">Mackintosh KA, Ridley K, Stratton G, Ridgers ND. Energy cost of free-play activities in 10- to 11-year-old children. </w:t>
      </w:r>
      <w:r w:rsidRPr="004E4B93">
        <w:rPr>
          <w:i/>
        </w:rPr>
        <w:t>J Phys Act Health</w:t>
      </w:r>
      <w:r w:rsidRPr="004E4B93">
        <w:t>. 2016;13(6 Suppl 1):S71-4.</w:t>
      </w:r>
    </w:p>
    <w:p w:rsidR="004E4B93" w:rsidRPr="004E4B93" w:rsidRDefault="004E4B93" w:rsidP="004E4B93">
      <w:pPr>
        <w:pStyle w:val="EndNoteBibliography"/>
        <w:spacing w:after="0"/>
        <w:ind w:left="720" w:hanging="720"/>
      </w:pPr>
      <w:r w:rsidRPr="004E4B93">
        <w:t>66.</w:t>
      </w:r>
      <w:r w:rsidRPr="004E4B93">
        <w:tab/>
        <w:t xml:space="preserve">Maddison R, Mhurchu CN, Jull A, Jiang Y, Prapavessis H, Rodgers A. Energy expended playing video console games: an opportunity to increase children's physical activity? </w:t>
      </w:r>
      <w:r w:rsidRPr="004E4B93">
        <w:rPr>
          <w:i/>
        </w:rPr>
        <w:t>Pediatr Exerc Sci</w:t>
      </w:r>
      <w:r w:rsidRPr="004E4B93">
        <w:t>. 2007;19(3):334-43.</w:t>
      </w:r>
    </w:p>
    <w:p w:rsidR="004E4B93" w:rsidRPr="004E4B93" w:rsidRDefault="004E4B93" w:rsidP="004E4B93">
      <w:pPr>
        <w:pStyle w:val="EndNoteBibliography"/>
        <w:spacing w:after="0"/>
        <w:ind w:left="720" w:hanging="720"/>
      </w:pPr>
      <w:r w:rsidRPr="004E4B93">
        <w:t>67.</w:t>
      </w:r>
      <w:r w:rsidRPr="004E4B93">
        <w:tab/>
        <w:t xml:space="preserve">Maffeis C, Zaffanello M, Pellegrino M et al. Nutrient oxidation during moderately intense exercise in obese prepubertal boys. </w:t>
      </w:r>
      <w:r w:rsidRPr="004E4B93">
        <w:rPr>
          <w:i/>
        </w:rPr>
        <w:t>J Clin Endocrinol Metab</w:t>
      </w:r>
      <w:r w:rsidRPr="004E4B93">
        <w:t>. 2005;90(1):231-6.</w:t>
      </w:r>
    </w:p>
    <w:p w:rsidR="004E4B93" w:rsidRPr="004E4B93" w:rsidRDefault="004E4B93" w:rsidP="004E4B93">
      <w:pPr>
        <w:pStyle w:val="EndNoteBibliography"/>
        <w:spacing w:after="0"/>
        <w:ind w:left="720" w:hanging="720"/>
      </w:pPr>
      <w:r w:rsidRPr="004E4B93">
        <w:t>68.</w:t>
      </w:r>
      <w:r w:rsidRPr="004E4B93">
        <w:tab/>
        <w:t xml:space="preserve">Mahon AD, Del Corral P, Howe CA, Duncan GE, Ray ML. Physiological correlates of 3-kilometer running performance in male children. </w:t>
      </w:r>
      <w:r w:rsidRPr="004E4B93">
        <w:rPr>
          <w:i/>
        </w:rPr>
        <w:t>Int J Sports Med</w:t>
      </w:r>
      <w:r w:rsidRPr="004E4B93">
        <w:t>. 1996;17(8):580-4.</w:t>
      </w:r>
    </w:p>
    <w:p w:rsidR="004E4B93" w:rsidRPr="004E4B93" w:rsidRDefault="004E4B93" w:rsidP="004E4B93">
      <w:pPr>
        <w:pStyle w:val="EndNoteBibliography"/>
        <w:spacing w:after="0"/>
        <w:ind w:left="720" w:hanging="720"/>
      </w:pPr>
      <w:r w:rsidRPr="004E4B93">
        <w:t>69.</w:t>
      </w:r>
      <w:r w:rsidRPr="004E4B93">
        <w:tab/>
        <w:t xml:space="preserve">Mahon AD, Stolen KQ, Gay JA. Using a facemask and sealant to measure respiratory gas exchange in children during exercise. </w:t>
      </w:r>
      <w:r w:rsidRPr="004E4B93">
        <w:rPr>
          <w:i/>
        </w:rPr>
        <w:t>Pediatr Exerc Sci</w:t>
      </w:r>
      <w:r w:rsidRPr="004E4B93">
        <w:t>. 1998;10(4):347-55.</w:t>
      </w:r>
    </w:p>
    <w:p w:rsidR="004E4B93" w:rsidRPr="004E4B93" w:rsidRDefault="004E4B93" w:rsidP="004E4B93">
      <w:pPr>
        <w:pStyle w:val="EndNoteBibliography"/>
        <w:spacing w:after="0"/>
        <w:ind w:left="720" w:hanging="720"/>
      </w:pPr>
      <w:r w:rsidRPr="004E4B93">
        <w:t>70.</w:t>
      </w:r>
      <w:r w:rsidRPr="004E4B93">
        <w:tab/>
        <w:t xml:space="preserve">Maliszewski AF, Freedson PS. Is running economy different between adults and children? </w:t>
      </w:r>
      <w:r w:rsidRPr="004E4B93">
        <w:rPr>
          <w:i/>
        </w:rPr>
        <w:t>Pediatr Exerc Sci</w:t>
      </w:r>
      <w:r w:rsidRPr="004E4B93">
        <w:t>. 1996;8(4):351-60.</w:t>
      </w:r>
    </w:p>
    <w:p w:rsidR="004E4B93" w:rsidRPr="004E4B93" w:rsidRDefault="004E4B93" w:rsidP="004E4B93">
      <w:pPr>
        <w:pStyle w:val="EndNoteBibliography"/>
        <w:spacing w:after="0"/>
        <w:ind w:left="720" w:hanging="720"/>
      </w:pPr>
      <w:r w:rsidRPr="004E4B93">
        <w:t>71.</w:t>
      </w:r>
      <w:r w:rsidRPr="004E4B93">
        <w:tab/>
        <w:t xml:space="preserve">Maliszewski AF, Freedson PS, Ebbeling CJ, Crussemeyer J, Kastango KB. Validity of the Caltrac accelerometer in estimating energy expenditure and activity in children and adults. </w:t>
      </w:r>
      <w:r w:rsidRPr="004E4B93">
        <w:rPr>
          <w:i/>
        </w:rPr>
        <w:t>Pediatr Exerc Sci</w:t>
      </w:r>
      <w:r w:rsidRPr="004E4B93">
        <w:t>. 1991;3(2):141-51.</w:t>
      </w:r>
    </w:p>
    <w:p w:rsidR="004E4B93" w:rsidRPr="004E4B93" w:rsidRDefault="004E4B93" w:rsidP="004E4B93">
      <w:pPr>
        <w:pStyle w:val="EndNoteBibliography"/>
        <w:spacing w:after="0"/>
        <w:ind w:left="720" w:hanging="720"/>
      </w:pPr>
      <w:r w:rsidRPr="004E4B93">
        <w:t>72.</w:t>
      </w:r>
      <w:r w:rsidRPr="004E4B93">
        <w:tab/>
        <w:t xml:space="preserve">Marconi V, Carraro E, Trevisi E, Capelli C, Martinuzzi A, Zamparo P. The Locomotory Index in diplegic and hemiplegic children: the effects of age and speed on the energy cost of walking. </w:t>
      </w:r>
      <w:r w:rsidRPr="004E4B93">
        <w:rPr>
          <w:i/>
        </w:rPr>
        <w:t>Eur J Phys Rehabil Med</w:t>
      </w:r>
      <w:r w:rsidRPr="004E4B93">
        <w:t>. 2012;48(3):403-12.</w:t>
      </w:r>
    </w:p>
    <w:p w:rsidR="004E4B93" w:rsidRPr="004E4B93" w:rsidRDefault="004E4B93" w:rsidP="004E4B93">
      <w:pPr>
        <w:pStyle w:val="EndNoteBibliography"/>
        <w:spacing w:after="0"/>
        <w:ind w:left="720" w:hanging="720"/>
      </w:pPr>
      <w:r w:rsidRPr="004E4B93">
        <w:t>73.</w:t>
      </w:r>
      <w:r w:rsidRPr="004E4B93">
        <w:tab/>
        <w:t xml:space="preserve">Mattocks C, Leary S, Ness A et al. Calibration of an accelerometer during free-living activities in children. </w:t>
      </w:r>
      <w:r w:rsidRPr="004E4B93">
        <w:rPr>
          <w:i/>
        </w:rPr>
        <w:t>Int J Pediatr Obes</w:t>
      </w:r>
      <w:r w:rsidRPr="004E4B93">
        <w:t>. 2007;2(4):218-26.</w:t>
      </w:r>
    </w:p>
    <w:p w:rsidR="004E4B93" w:rsidRPr="004E4B93" w:rsidRDefault="004E4B93" w:rsidP="004E4B93">
      <w:pPr>
        <w:pStyle w:val="EndNoteBibliography"/>
        <w:spacing w:after="0"/>
        <w:ind w:left="720" w:hanging="720"/>
      </w:pPr>
      <w:r w:rsidRPr="004E4B93">
        <w:lastRenderedPageBreak/>
        <w:t>74.</w:t>
      </w:r>
      <w:r w:rsidRPr="004E4B93">
        <w:tab/>
        <w:t xml:space="preserve">McCormack WP, Cureton KJ, Bullock TA, Weyand PG. Metabolic determinants of 1-mile run/walk performance in children. </w:t>
      </w:r>
      <w:r w:rsidRPr="004E4B93">
        <w:rPr>
          <w:i/>
        </w:rPr>
        <w:t>Med Sci Sports Exerc</w:t>
      </w:r>
      <w:r w:rsidRPr="004E4B93">
        <w:t>. 1991;23(5):611-7.</w:t>
      </w:r>
    </w:p>
    <w:p w:rsidR="004E4B93" w:rsidRPr="004E4B93" w:rsidRDefault="004E4B93" w:rsidP="004E4B93">
      <w:pPr>
        <w:pStyle w:val="EndNoteBibliography"/>
        <w:spacing w:after="0"/>
        <w:ind w:left="720" w:hanging="720"/>
      </w:pPr>
      <w:r w:rsidRPr="004E4B93">
        <w:t>75.</w:t>
      </w:r>
      <w:r w:rsidRPr="004E4B93">
        <w:tab/>
        <w:t xml:space="preserve">McMurray RG, Butte NF, Crouter SE et al. Exploring metrics to express energy expenditure of physical activity in youth. </w:t>
      </w:r>
      <w:r w:rsidRPr="004E4B93">
        <w:rPr>
          <w:i/>
        </w:rPr>
        <w:t>PLoS One</w:t>
      </w:r>
      <w:r w:rsidRPr="004E4B93">
        <w:t>. 2015;10(6):e0130869.</w:t>
      </w:r>
    </w:p>
    <w:p w:rsidR="004E4B93" w:rsidRPr="004E4B93" w:rsidRDefault="004E4B93" w:rsidP="004E4B93">
      <w:pPr>
        <w:pStyle w:val="EndNoteBibliography"/>
        <w:spacing w:after="0"/>
        <w:ind w:left="720" w:hanging="720"/>
      </w:pPr>
      <w:r w:rsidRPr="004E4B93">
        <w:t>76.</w:t>
      </w:r>
      <w:r w:rsidRPr="004E4B93">
        <w:tab/>
        <w:t xml:space="preserve">McMurray RG, Harrell JS, Bangdiwala SI, Deng SB, Baggett C. Factors contributing to the energy expenditure of youth during cycling and running. </w:t>
      </w:r>
      <w:r w:rsidRPr="004E4B93">
        <w:rPr>
          <w:i/>
        </w:rPr>
        <w:t>Pediatr Exerc Sci</w:t>
      </w:r>
      <w:r w:rsidRPr="004E4B93">
        <w:t>. 2003;15(1):67-82.</w:t>
      </w:r>
    </w:p>
    <w:p w:rsidR="004E4B93" w:rsidRPr="004E4B93" w:rsidRDefault="004E4B93" w:rsidP="004E4B93">
      <w:pPr>
        <w:pStyle w:val="EndNoteBibliography"/>
        <w:spacing w:after="0"/>
        <w:ind w:left="720" w:hanging="720"/>
      </w:pPr>
      <w:r w:rsidRPr="004E4B93">
        <w:t>77.</w:t>
      </w:r>
      <w:r w:rsidRPr="004E4B93">
        <w:tab/>
        <w:t xml:space="preserve">McMurray RG, Ondrak KS. Effects of being overweight on ventilatory dynamics of youth at rest and during exercise. </w:t>
      </w:r>
      <w:r w:rsidRPr="004E4B93">
        <w:rPr>
          <w:i/>
        </w:rPr>
        <w:t>Eur J Appl Physiol</w:t>
      </w:r>
      <w:r w:rsidRPr="004E4B93">
        <w:t>. 2011;111(2):285-92.</w:t>
      </w:r>
    </w:p>
    <w:p w:rsidR="004E4B93" w:rsidRPr="004E4B93" w:rsidRDefault="004E4B93" w:rsidP="004E4B93">
      <w:pPr>
        <w:pStyle w:val="EndNoteBibliography"/>
        <w:spacing w:after="0"/>
        <w:ind w:left="720" w:hanging="720"/>
      </w:pPr>
      <w:r w:rsidRPr="004E4B93">
        <w:t>78.</w:t>
      </w:r>
      <w:r w:rsidRPr="004E4B93">
        <w:tab/>
        <w:t xml:space="preserve">Mellecker RR, McManus AM. Energy expenditure and cardiovascular responses to seated and active gaming in children. </w:t>
      </w:r>
      <w:r w:rsidRPr="004E4B93">
        <w:rPr>
          <w:i/>
        </w:rPr>
        <w:t>Arch Pediatr Adolesc Med</w:t>
      </w:r>
      <w:r w:rsidRPr="004E4B93">
        <w:t>. 2008;162(9):886-91.</w:t>
      </w:r>
    </w:p>
    <w:p w:rsidR="004E4B93" w:rsidRPr="004E4B93" w:rsidRDefault="004E4B93" w:rsidP="004E4B93">
      <w:pPr>
        <w:pStyle w:val="EndNoteBibliography"/>
        <w:spacing w:after="0"/>
        <w:ind w:left="720" w:hanging="720"/>
      </w:pPr>
      <w:r w:rsidRPr="004E4B93">
        <w:t>79.</w:t>
      </w:r>
      <w:r w:rsidRPr="004E4B93">
        <w:tab/>
        <w:t xml:space="preserve">Mellecker RR, McManus AM, Lanningham-Foster LM, Levine JA. The feasibility of ambulatory screen time in children. </w:t>
      </w:r>
      <w:r w:rsidRPr="004E4B93">
        <w:rPr>
          <w:i/>
        </w:rPr>
        <w:t>Int J Pediatr Obes</w:t>
      </w:r>
      <w:r w:rsidRPr="004E4B93">
        <w:t>. 2009;4(2):106-11.</w:t>
      </w:r>
    </w:p>
    <w:p w:rsidR="004E4B93" w:rsidRPr="004E4B93" w:rsidRDefault="004E4B93" w:rsidP="004E4B93">
      <w:pPr>
        <w:pStyle w:val="EndNoteBibliography"/>
        <w:spacing w:after="0"/>
        <w:ind w:left="720" w:hanging="720"/>
      </w:pPr>
      <w:r w:rsidRPr="004E4B93">
        <w:t>80.</w:t>
      </w:r>
      <w:r w:rsidRPr="004E4B93">
        <w:tab/>
        <w:t xml:space="preserve">Merati G, Negrini S, Sarchi P, Mauro F, Veicsteinas A. Cardio-respiratory adjustments and cost of locomotion in school children during backpack walking (the Italian Backpack Study). </w:t>
      </w:r>
      <w:r w:rsidRPr="004E4B93">
        <w:rPr>
          <w:i/>
        </w:rPr>
        <w:t>Eur J Appl Physiol</w:t>
      </w:r>
      <w:r w:rsidRPr="004E4B93">
        <w:t>. 2001;85(1-2):41-8.</w:t>
      </w:r>
    </w:p>
    <w:p w:rsidR="004E4B93" w:rsidRPr="004E4B93" w:rsidRDefault="004E4B93" w:rsidP="004E4B93">
      <w:pPr>
        <w:pStyle w:val="EndNoteBibliography"/>
        <w:spacing w:after="0"/>
        <w:ind w:left="720" w:hanging="720"/>
      </w:pPr>
      <w:r w:rsidRPr="004E4B93">
        <w:t>81.</w:t>
      </w:r>
      <w:r w:rsidRPr="004E4B93">
        <w:tab/>
        <w:t xml:space="preserve">Michael E, Evert J, Jeffers K. Physiological changes of teenage girls during five months of detraining. </w:t>
      </w:r>
      <w:r w:rsidRPr="004E4B93">
        <w:rPr>
          <w:i/>
        </w:rPr>
        <w:t>Med Sci Sports</w:t>
      </w:r>
      <w:r w:rsidRPr="004E4B93">
        <w:t>. 1972;4(4):214-8.</w:t>
      </w:r>
    </w:p>
    <w:p w:rsidR="004E4B93" w:rsidRPr="004E4B93" w:rsidRDefault="004E4B93" w:rsidP="004E4B93">
      <w:pPr>
        <w:pStyle w:val="EndNoteBibliography"/>
        <w:spacing w:after="0"/>
        <w:ind w:left="720" w:hanging="720"/>
      </w:pPr>
      <w:r w:rsidRPr="004E4B93">
        <w:t>82.</w:t>
      </w:r>
      <w:r w:rsidRPr="004E4B93">
        <w:tab/>
        <w:t xml:space="preserve">Mitre N, Foster RC, Lanningham-Foster L, Levine JA. The energy expenditure of an activity-promoting video game compared to sedentary video games and TV watching. </w:t>
      </w:r>
      <w:r w:rsidRPr="004E4B93">
        <w:rPr>
          <w:i/>
        </w:rPr>
        <w:t>J Pediatr Endocrinol Metab</w:t>
      </w:r>
      <w:r w:rsidRPr="004E4B93">
        <w:t>. 2011;24(9-10):689-95.</w:t>
      </w:r>
    </w:p>
    <w:p w:rsidR="004E4B93" w:rsidRPr="004E4B93" w:rsidRDefault="004E4B93" w:rsidP="004E4B93">
      <w:pPr>
        <w:pStyle w:val="EndNoteBibliography"/>
        <w:spacing w:after="0"/>
        <w:ind w:left="720" w:hanging="720"/>
      </w:pPr>
      <w:r w:rsidRPr="004E4B93">
        <w:t>83.</w:t>
      </w:r>
      <w:r w:rsidRPr="004E4B93">
        <w:tab/>
        <w:t xml:space="preserve">Morgan DW, Tseh W, Caputo JL et al. Longitudinal profiles of oxygen uptake during treadmill walking in able-bodied children: the locomotion energy and growth study. </w:t>
      </w:r>
      <w:r w:rsidRPr="004E4B93">
        <w:rPr>
          <w:i/>
        </w:rPr>
        <w:t>Gait Posture</w:t>
      </w:r>
      <w:r w:rsidRPr="004E4B93">
        <w:t>. 2002;15(3):230-5.</w:t>
      </w:r>
    </w:p>
    <w:p w:rsidR="004E4B93" w:rsidRPr="004E4B93" w:rsidRDefault="004E4B93" w:rsidP="004E4B93">
      <w:pPr>
        <w:pStyle w:val="EndNoteBibliography"/>
        <w:spacing w:after="0"/>
        <w:ind w:left="720" w:hanging="720"/>
      </w:pPr>
      <w:r w:rsidRPr="004E4B93">
        <w:t>84.</w:t>
      </w:r>
      <w:r w:rsidRPr="004E4B93">
        <w:tab/>
        <w:t xml:space="preserve">Murray SR, Udermann BE, Reineke DM, Battista RA. Energy expenditure of sport stacking. </w:t>
      </w:r>
      <w:r w:rsidRPr="004E4B93">
        <w:rPr>
          <w:i/>
        </w:rPr>
        <w:t>Phys Educ</w:t>
      </w:r>
      <w:r w:rsidRPr="004E4B93">
        <w:t>. 2009;66(4):180-5.</w:t>
      </w:r>
    </w:p>
    <w:p w:rsidR="004E4B93" w:rsidRPr="004E4B93" w:rsidRDefault="004E4B93" w:rsidP="004E4B93">
      <w:pPr>
        <w:pStyle w:val="EndNoteBibliography"/>
        <w:spacing w:after="0"/>
        <w:ind w:left="720" w:hanging="720"/>
      </w:pPr>
      <w:r w:rsidRPr="004E4B93">
        <w:t>85.</w:t>
      </w:r>
      <w:r w:rsidRPr="004E4B93">
        <w:tab/>
        <w:t xml:space="preserve">Ondrak KS, McMurray RG. Comparison of energy expenditure of youth playing tennis during practice and match settings. </w:t>
      </w:r>
      <w:r w:rsidRPr="004E4B93">
        <w:rPr>
          <w:i/>
        </w:rPr>
        <w:t>J Phys Act Health</w:t>
      </w:r>
      <w:r w:rsidRPr="004E4B93">
        <w:t>. 2016;13(6 Suppl 1):S21-3.</w:t>
      </w:r>
    </w:p>
    <w:p w:rsidR="004E4B93" w:rsidRPr="004E4B93" w:rsidRDefault="004E4B93" w:rsidP="004E4B93">
      <w:pPr>
        <w:pStyle w:val="EndNoteBibliography"/>
        <w:spacing w:after="0"/>
        <w:ind w:left="720" w:hanging="720"/>
      </w:pPr>
      <w:r w:rsidRPr="004E4B93">
        <w:t>86.</w:t>
      </w:r>
      <w:r w:rsidRPr="004E4B93">
        <w:tab/>
        <w:t xml:space="preserve">Penko AL, Barkley JE. Motivation and physiologic responses of playing a physically interactive video game relative to a sedentary alternative in children. </w:t>
      </w:r>
      <w:r w:rsidRPr="004E4B93">
        <w:rPr>
          <w:i/>
        </w:rPr>
        <w:t>Ann Behav Med</w:t>
      </w:r>
      <w:r w:rsidRPr="004E4B93">
        <w:t>. 2010;39(2):162-9.</w:t>
      </w:r>
    </w:p>
    <w:p w:rsidR="004E4B93" w:rsidRPr="004E4B93" w:rsidRDefault="004E4B93" w:rsidP="004E4B93">
      <w:pPr>
        <w:pStyle w:val="EndNoteBibliography"/>
        <w:spacing w:after="0"/>
        <w:ind w:left="720" w:hanging="720"/>
      </w:pPr>
      <w:r w:rsidRPr="004E4B93">
        <w:t>87.</w:t>
      </w:r>
      <w:r w:rsidRPr="004E4B93">
        <w:tab/>
        <w:t xml:space="preserve">Pfeiffer KA, Schmitz KH, McMurray RG, Treuth MS, Murray DM, Pate RR. Physical activities in adolescent girls: variability in energy expenditure. </w:t>
      </w:r>
      <w:r w:rsidRPr="004E4B93">
        <w:rPr>
          <w:i/>
        </w:rPr>
        <w:t>Am J Prev Med</w:t>
      </w:r>
      <w:r w:rsidRPr="004E4B93">
        <w:t>. 2006;31(4):328-31.</w:t>
      </w:r>
    </w:p>
    <w:p w:rsidR="004E4B93" w:rsidRPr="004E4B93" w:rsidRDefault="004E4B93" w:rsidP="004E4B93">
      <w:pPr>
        <w:pStyle w:val="EndNoteBibliography"/>
        <w:spacing w:after="0"/>
        <w:ind w:left="720" w:hanging="720"/>
      </w:pPr>
      <w:r w:rsidRPr="004E4B93">
        <w:t>88.</w:t>
      </w:r>
      <w:r w:rsidRPr="004E4B93">
        <w:tab/>
        <w:t xml:space="preserve">Phillips LR, Parfitt G, Rowlands AV. Calibration of the GENEA accelerometer for assessment of physical activity intensity in children. </w:t>
      </w:r>
      <w:r w:rsidRPr="004E4B93">
        <w:rPr>
          <w:i/>
        </w:rPr>
        <w:t>J Sci Med Sport</w:t>
      </w:r>
      <w:r w:rsidRPr="004E4B93">
        <w:t>. 2013;16(2):124-8.</w:t>
      </w:r>
    </w:p>
    <w:p w:rsidR="004E4B93" w:rsidRPr="004E4B93" w:rsidRDefault="004E4B93" w:rsidP="004E4B93">
      <w:pPr>
        <w:pStyle w:val="EndNoteBibliography"/>
        <w:spacing w:after="0"/>
        <w:ind w:left="720" w:hanging="720"/>
      </w:pPr>
      <w:r w:rsidRPr="004E4B93">
        <w:t>89.</w:t>
      </w:r>
      <w:r w:rsidRPr="004E4B93">
        <w:tab/>
        <w:t xml:space="preserve">Poujade B, Hautier CA, Rouard A. Determinants of the energy cost of front-crawl swimming in children. </w:t>
      </w:r>
      <w:r w:rsidRPr="004E4B93">
        <w:rPr>
          <w:i/>
        </w:rPr>
        <w:t>Eur J Appl Physiol</w:t>
      </w:r>
      <w:r w:rsidRPr="004E4B93">
        <w:t>. 2002;87(1):1-6.</w:t>
      </w:r>
    </w:p>
    <w:p w:rsidR="004E4B93" w:rsidRPr="004E4B93" w:rsidRDefault="004E4B93" w:rsidP="004E4B93">
      <w:pPr>
        <w:pStyle w:val="EndNoteBibliography"/>
        <w:spacing w:after="0"/>
        <w:ind w:left="720" w:hanging="720"/>
      </w:pPr>
      <w:r w:rsidRPr="004E4B93">
        <w:t>90.</w:t>
      </w:r>
      <w:r w:rsidRPr="004E4B93">
        <w:tab/>
        <w:t xml:space="preserve">Pulsford RM, Cortina-Borja M, Rich C, Kinnafick FE, Dezateux C, Griffiths LJ. Actigraph accelerometer-defined boundaries for sedentary behaviour and physical activity intensities in 7 year old children. </w:t>
      </w:r>
      <w:r w:rsidRPr="004E4B93">
        <w:rPr>
          <w:i/>
        </w:rPr>
        <w:t>PLoS One</w:t>
      </w:r>
      <w:r w:rsidRPr="004E4B93">
        <w:t>. 2011;6(8):e21822.</w:t>
      </w:r>
    </w:p>
    <w:p w:rsidR="004E4B93" w:rsidRPr="004E4B93" w:rsidRDefault="004E4B93" w:rsidP="004E4B93">
      <w:pPr>
        <w:pStyle w:val="EndNoteBibliography"/>
        <w:spacing w:after="0"/>
        <w:ind w:left="720" w:hanging="720"/>
      </w:pPr>
      <w:r w:rsidRPr="004E4B93">
        <w:t>91.</w:t>
      </w:r>
      <w:r w:rsidRPr="004E4B93">
        <w:tab/>
        <w:t xml:space="preserve">Puyau MR, Adolph AL, Vohra FA, Butte NF. Validation and calibration of physical activity monitors in children. </w:t>
      </w:r>
      <w:r w:rsidRPr="004E4B93">
        <w:rPr>
          <w:i/>
        </w:rPr>
        <w:t>Obes Res</w:t>
      </w:r>
      <w:r w:rsidRPr="004E4B93">
        <w:t>. 2002;10(3):150-7.</w:t>
      </w:r>
    </w:p>
    <w:p w:rsidR="004E4B93" w:rsidRPr="004E4B93" w:rsidRDefault="004E4B93" w:rsidP="004E4B93">
      <w:pPr>
        <w:pStyle w:val="EndNoteBibliography"/>
        <w:spacing w:after="0"/>
        <w:ind w:left="720" w:hanging="720"/>
      </w:pPr>
      <w:r w:rsidRPr="004E4B93">
        <w:t>92.</w:t>
      </w:r>
      <w:r w:rsidRPr="004E4B93">
        <w:tab/>
        <w:t xml:space="preserve">Puyau MR, Adolph AL, Vohra FA, Zakeri I, Butte NF. Prediction of activity energy expenditure using accelerometers in children. </w:t>
      </w:r>
      <w:r w:rsidRPr="004E4B93">
        <w:rPr>
          <w:i/>
        </w:rPr>
        <w:t>Med Sci Sports Exerc</w:t>
      </w:r>
      <w:r w:rsidRPr="004E4B93">
        <w:t>. 2004;36(9):1625-31.</w:t>
      </w:r>
    </w:p>
    <w:p w:rsidR="004E4B93" w:rsidRPr="004E4B93" w:rsidRDefault="004E4B93" w:rsidP="004E4B93">
      <w:pPr>
        <w:pStyle w:val="EndNoteBibliography"/>
        <w:spacing w:after="0"/>
        <w:ind w:left="720" w:hanging="720"/>
      </w:pPr>
      <w:r w:rsidRPr="004E4B93">
        <w:t>93.</w:t>
      </w:r>
      <w:r w:rsidRPr="004E4B93">
        <w:tab/>
        <w:t xml:space="preserve">Ratel S, Poujade B. Comparative analysis of the energy cost during front crawl swimming in children and adults. </w:t>
      </w:r>
      <w:r w:rsidRPr="004E4B93">
        <w:rPr>
          <w:i/>
        </w:rPr>
        <w:t>Eur J Appl Physiol</w:t>
      </w:r>
      <w:r w:rsidRPr="004E4B93">
        <w:t>. 2009;105(4):543-9.</w:t>
      </w:r>
    </w:p>
    <w:p w:rsidR="004E4B93" w:rsidRPr="004E4B93" w:rsidRDefault="004E4B93" w:rsidP="004E4B93">
      <w:pPr>
        <w:pStyle w:val="EndNoteBibliography"/>
        <w:spacing w:after="0"/>
        <w:ind w:left="720" w:hanging="720"/>
      </w:pPr>
      <w:r w:rsidRPr="004E4B93">
        <w:t>94.</w:t>
      </w:r>
      <w:r w:rsidRPr="004E4B93">
        <w:tab/>
        <w:t xml:space="preserve">Ridley K, Olds T. Video center games: energy cost and children's behaviors. </w:t>
      </w:r>
      <w:r w:rsidRPr="004E4B93">
        <w:rPr>
          <w:i/>
        </w:rPr>
        <w:t>Pediatr Exerc Sci</w:t>
      </w:r>
      <w:r w:rsidRPr="004E4B93">
        <w:t>. 2001;13(4):413-21.</w:t>
      </w:r>
    </w:p>
    <w:p w:rsidR="004E4B93" w:rsidRPr="004E4B93" w:rsidRDefault="004E4B93" w:rsidP="004E4B93">
      <w:pPr>
        <w:pStyle w:val="EndNoteBibliography"/>
        <w:spacing w:after="0"/>
        <w:ind w:left="720" w:hanging="720"/>
      </w:pPr>
      <w:r w:rsidRPr="004E4B93">
        <w:t>95.</w:t>
      </w:r>
      <w:r w:rsidRPr="004E4B93">
        <w:tab/>
        <w:t xml:space="preserve">Ridley K, Olds T. The energy cost of household chores, rollerblading, and riding scooters in 9- to 14-year-old children. </w:t>
      </w:r>
      <w:r w:rsidRPr="004E4B93">
        <w:rPr>
          <w:i/>
        </w:rPr>
        <w:t>J Phys Act Health</w:t>
      </w:r>
      <w:r w:rsidRPr="004E4B93">
        <w:t>. 2016;13(6 Suppl 1):S75-7.</w:t>
      </w:r>
    </w:p>
    <w:p w:rsidR="004E4B93" w:rsidRPr="004E4B93" w:rsidRDefault="004E4B93" w:rsidP="004E4B93">
      <w:pPr>
        <w:pStyle w:val="EndNoteBibliography"/>
        <w:spacing w:after="0"/>
        <w:ind w:left="720" w:hanging="720"/>
      </w:pPr>
      <w:r w:rsidRPr="004E4B93">
        <w:t>96.</w:t>
      </w:r>
      <w:r w:rsidRPr="004E4B93">
        <w:tab/>
        <w:t xml:space="preserve">Rieper H, Karst H, Noack R, Johnsen D. Intra- and inter-individual variations in energy expenditure of 14-15-year-old schoolgirls as determined by indirect calorimetry. </w:t>
      </w:r>
      <w:r w:rsidRPr="004E4B93">
        <w:rPr>
          <w:i/>
        </w:rPr>
        <w:t>Br J Nutr</w:t>
      </w:r>
      <w:r w:rsidRPr="004E4B93">
        <w:t>. 1993;69(1):29-36.</w:t>
      </w:r>
    </w:p>
    <w:p w:rsidR="004E4B93" w:rsidRPr="004E4B93" w:rsidRDefault="004E4B93" w:rsidP="004E4B93">
      <w:pPr>
        <w:pStyle w:val="EndNoteBibliography"/>
        <w:spacing w:after="0"/>
        <w:ind w:left="720" w:hanging="720"/>
      </w:pPr>
      <w:r w:rsidRPr="004E4B93">
        <w:t>97.</w:t>
      </w:r>
      <w:r w:rsidRPr="004E4B93">
        <w:tab/>
        <w:t>Robbins LW, Ozmun JC, Edwards JE, Nesser TW. Oxygen consumption and heart rate differences in children carrying weighted and non</w:t>
      </w:r>
      <w:r w:rsidRPr="004E4B93">
        <w:rPr>
          <w:rFonts w:ascii="Cambria Math" w:hAnsi="Cambria Math" w:cs="Cambria Math"/>
        </w:rPr>
        <w:t>‐</w:t>
      </w:r>
      <w:r w:rsidRPr="004E4B93">
        <w:t xml:space="preserve">weighted toy blocks: . </w:t>
      </w:r>
      <w:r w:rsidRPr="004E4B93">
        <w:rPr>
          <w:i/>
        </w:rPr>
        <w:t>Med Sci Sports Exerc</w:t>
      </w:r>
      <w:r w:rsidRPr="004E4B93">
        <w:t>. 2006;38(5):S216.</w:t>
      </w:r>
    </w:p>
    <w:p w:rsidR="004E4B93" w:rsidRPr="004E4B93" w:rsidRDefault="004E4B93" w:rsidP="004E4B93">
      <w:pPr>
        <w:pStyle w:val="EndNoteBibliography"/>
        <w:spacing w:after="0"/>
        <w:ind w:left="720" w:hanging="720"/>
      </w:pPr>
      <w:r w:rsidRPr="004E4B93">
        <w:t>98.</w:t>
      </w:r>
      <w:r w:rsidRPr="004E4B93">
        <w:tab/>
        <w:t>Roberts DE. Measurement of physical activity with accelerometers in children [Dissertation}. Amherst (MA): University of Massachusetts; 2007.</w:t>
      </w:r>
    </w:p>
    <w:p w:rsidR="004E4B93" w:rsidRPr="004E4B93" w:rsidRDefault="004E4B93" w:rsidP="004E4B93">
      <w:pPr>
        <w:pStyle w:val="EndNoteBibliography"/>
        <w:spacing w:after="0"/>
        <w:ind w:left="720" w:hanging="720"/>
      </w:pPr>
      <w:r w:rsidRPr="004E4B93">
        <w:lastRenderedPageBreak/>
        <w:t>99.</w:t>
      </w:r>
      <w:r w:rsidRPr="004E4B93">
        <w:tab/>
        <w:t xml:space="preserve">Robinson S. Experimental studies of physical fitness in relation to age. </w:t>
      </w:r>
      <w:r w:rsidRPr="004E4B93">
        <w:rPr>
          <w:i/>
        </w:rPr>
        <w:t>Arbeitsphysiologie</w:t>
      </w:r>
      <w:r w:rsidRPr="004E4B93">
        <w:t>. 1938;10(3):251-323.</w:t>
      </w:r>
    </w:p>
    <w:p w:rsidR="004E4B93" w:rsidRPr="004E4B93" w:rsidRDefault="004E4B93" w:rsidP="004E4B93">
      <w:pPr>
        <w:pStyle w:val="EndNoteBibliography"/>
        <w:spacing w:after="0"/>
        <w:ind w:left="720" w:hanging="720"/>
      </w:pPr>
      <w:r w:rsidRPr="004E4B93">
        <w:t>100.</w:t>
      </w:r>
      <w:r w:rsidRPr="004E4B93">
        <w:tab/>
        <w:t xml:space="preserve">Roemmich JN, Lambiase Ms MJ, McCarthy TF, Feda DM, Kozlowski KF. Autonomy supportive environments and mastery as basic factors to motivate physical activity in children: a controlled laboratory study. </w:t>
      </w:r>
      <w:r w:rsidRPr="004E4B93">
        <w:rPr>
          <w:i/>
        </w:rPr>
        <w:t>Int J Behav Nutr Phys Act</w:t>
      </w:r>
      <w:r w:rsidRPr="004E4B93">
        <w:t>. 2012;9:16.</w:t>
      </w:r>
    </w:p>
    <w:p w:rsidR="004E4B93" w:rsidRPr="004E4B93" w:rsidRDefault="004E4B93" w:rsidP="004E4B93">
      <w:pPr>
        <w:pStyle w:val="EndNoteBibliography"/>
        <w:spacing w:after="0"/>
        <w:ind w:left="720" w:hanging="720"/>
      </w:pPr>
      <w:r w:rsidRPr="004E4B93">
        <w:t>101.</w:t>
      </w:r>
      <w:r w:rsidRPr="004E4B93">
        <w:tab/>
        <w:t xml:space="preserve">Rogers DM, Turley KR, Kujawa KI, Harper KM, Wilmore JH. The reliability and variability of running economy in 7-, 8-, and 9-year-old children. </w:t>
      </w:r>
      <w:r w:rsidRPr="004E4B93">
        <w:rPr>
          <w:i/>
        </w:rPr>
        <w:t>Pediatr Exerc Sci</w:t>
      </w:r>
      <w:r w:rsidRPr="004E4B93">
        <w:t>. 1994;6(3):287-96.</w:t>
      </w:r>
    </w:p>
    <w:p w:rsidR="004E4B93" w:rsidRPr="004E4B93" w:rsidRDefault="004E4B93" w:rsidP="004E4B93">
      <w:pPr>
        <w:pStyle w:val="EndNoteBibliography"/>
        <w:spacing w:after="0"/>
        <w:ind w:left="720" w:hanging="720"/>
      </w:pPr>
      <w:r w:rsidRPr="004E4B93">
        <w:t>102.</w:t>
      </w:r>
      <w:r w:rsidRPr="004E4B93">
        <w:tab/>
        <w:t xml:space="preserve">Romanzini M, Petroski EL, Ohara D, Dourado AC, Reichert FF. Calibration of ActiGraph GT3X, Actical and RT3 accelerometers in adolescents. </w:t>
      </w:r>
      <w:r w:rsidRPr="004E4B93">
        <w:rPr>
          <w:i/>
        </w:rPr>
        <w:t>Eur J Sport Sci</w:t>
      </w:r>
      <w:r w:rsidRPr="004E4B93">
        <w:t>. 2014;14(1):91-9.</w:t>
      </w:r>
    </w:p>
    <w:p w:rsidR="004E4B93" w:rsidRPr="004E4B93" w:rsidRDefault="004E4B93" w:rsidP="004E4B93">
      <w:pPr>
        <w:pStyle w:val="EndNoteBibliography"/>
        <w:spacing w:after="0"/>
        <w:ind w:left="720" w:hanging="720"/>
      </w:pPr>
      <w:r w:rsidRPr="004E4B93">
        <w:t>103.</w:t>
      </w:r>
      <w:r w:rsidRPr="004E4B93">
        <w:tab/>
        <w:t xml:space="preserve">Rose J, Haskell WL, Gamble JG. A comparison of oxygen pulse and respiratory exchange ratio in cerebral palsied and nondisabled children. </w:t>
      </w:r>
      <w:r w:rsidRPr="004E4B93">
        <w:rPr>
          <w:i/>
        </w:rPr>
        <w:t>Arch Phys Med Rehabil</w:t>
      </w:r>
      <w:r w:rsidRPr="004E4B93">
        <w:t>. 1993;74(7):702-5.</w:t>
      </w:r>
    </w:p>
    <w:p w:rsidR="004E4B93" w:rsidRPr="004E4B93" w:rsidRDefault="004E4B93" w:rsidP="004E4B93">
      <w:pPr>
        <w:pStyle w:val="EndNoteBibliography"/>
        <w:spacing w:after="0"/>
        <w:ind w:left="720" w:hanging="720"/>
      </w:pPr>
      <w:r w:rsidRPr="004E4B93">
        <w:t>104.</w:t>
      </w:r>
      <w:r w:rsidRPr="004E4B93">
        <w:tab/>
        <w:t xml:space="preserve">Rowe P, van Der Mars H, Schuldheisz J, Fox S. Measuring students' physical activity levels: validating SOFIT for use with high-school students. </w:t>
      </w:r>
      <w:r w:rsidRPr="004E4B93">
        <w:rPr>
          <w:i/>
        </w:rPr>
        <w:t>J Teach Phys Educ</w:t>
      </w:r>
      <w:r w:rsidRPr="004E4B93">
        <w:t>. 2004;23(3):235-51.</w:t>
      </w:r>
    </w:p>
    <w:p w:rsidR="004E4B93" w:rsidRPr="004E4B93" w:rsidRDefault="004E4B93" w:rsidP="004E4B93">
      <w:pPr>
        <w:pStyle w:val="EndNoteBibliography"/>
        <w:spacing w:after="0"/>
        <w:ind w:left="720" w:hanging="720"/>
      </w:pPr>
      <w:r w:rsidRPr="004E4B93">
        <w:t>105.</w:t>
      </w:r>
      <w:r w:rsidRPr="004E4B93">
        <w:tab/>
        <w:t xml:space="preserve">Rowland TW, Green GM. Physiological responses to treadmill exercise in females: adult-child differences. </w:t>
      </w:r>
      <w:r w:rsidRPr="004E4B93">
        <w:rPr>
          <w:i/>
        </w:rPr>
        <w:t>Med Sci Sports Exerc</w:t>
      </w:r>
      <w:r w:rsidRPr="004E4B93">
        <w:t>. 1988;20(5):474-8.</w:t>
      </w:r>
    </w:p>
    <w:p w:rsidR="004E4B93" w:rsidRPr="004E4B93" w:rsidRDefault="004E4B93" w:rsidP="004E4B93">
      <w:pPr>
        <w:pStyle w:val="EndNoteBibliography"/>
        <w:spacing w:after="0"/>
        <w:ind w:left="720" w:hanging="720"/>
      </w:pPr>
      <w:r w:rsidRPr="004E4B93">
        <w:t>106.</w:t>
      </w:r>
      <w:r w:rsidRPr="004E4B93">
        <w:tab/>
        <w:t xml:space="preserve">Rowlands AV, Thomas PW, Eston RG, Topping R. Validation of the RT3 triaxial accelerometer for the assessment of physical activity. </w:t>
      </w:r>
      <w:r w:rsidRPr="004E4B93">
        <w:rPr>
          <w:i/>
        </w:rPr>
        <w:t>Med Sci Sports Exerc</w:t>
      </w:r>
      <w:r w:rsidRPr="004E4B93">
        <w:t>. 2004;36(3):518-24.</w:t>
      </w:r>
    </w:p>
    <w:p w:rsidR="004E4B93" w:rsidRPr="004E4B93" w:rsidRDefault="004E4B93" w:rsidP="004E4B93">
      <w:pPr>
        <w:pStyle w:val="EndNoteBibliography"/>
        <w:spacing w:after="0"/>
        <w:ind w:left="720" w:hanging="720"/>
      </w:pPr>
      <w:r w:rsidRPr="004E4B93">
        <w:t>107.</w:t>
      </w:r>
      <w:r w:rsidRPr="004E4B93">
        <w:tab/>
        <w:t xml:space="preserve">Sagiv M, Sagiv M, Amir R, Ben-Sira D. Left ventricular systolic function during treadmill walking with load carriage in adolescents. </w:t>
      </w:r>
      <w:r w:rsidRPr="004E4B93">
        <w:rPr>
          <w:i/>
        </w:rPr>
        <w:t>J Sports Sci Med</w:t>
      </w:r>
      <w:r w:rsidRPr="004E4B93">
        <w:t>. 2006;5(2):202-7.</w:t>
      </w:r>
    </w:p>
    <w:p w:rsidR="004E4B93" w:rsidRPr="004E4B93" w:rsidRDefault="004E4B93" w:rsidP="004E4B93">
      <w:pPr>
        <w:pStyle w:val="EndNoteBibliography"/>
        <w:spacing w:after="0"/>
        <w:ind w:left="720" w:hanging="720"/>
      </w:pPr>
      <w:r w:rsidRPr="004E4B93">
        <w:t>108.</w:t>
      </w:r>
      <w:r w:rsidRPr="004E4B93">
        <w:tab/>
        <w:t xml:space="preserve">Sasaki JE, Howe C, John D et al. Energy expenditure for 70 activities in children and adolescents. </w:t>
      </w:r>
      <w:r w:rsidRPr="004E4B93">
        <w:rPr>
          <w:i/>
        </w:rPr>
        <w:t>J Phys Act Health</w:t>
      </w:r>
      <w:r w:rsidRPr="004E4B93">
        <w:t>. 2016;13(6 Suppl 1):S24-8.</w:t>
      </w:r>
    </w:p>
    <w:p w:rsidR="004E4B93" w:rsidRPr="004E4B93" w:rsidRDefault="004E4B93" w:rsidP="004E4B93">
      <w:pPr>
        <w:pStyle w:val="EndNoteBibliography"/>
        <w:spacing w:after="0"/>
        <w:ind w:left="720" w:hanging="720"/>
      </w:pPr>
      <w:r w:rsidRPr="004E4B93">
        <w:t>109.</w:t>
      </w:r>
      <w:r w:rsidRPr="004E4B93">
        <w:tab/>
        <w:t xml:space="preserve">Schmitz KH, Treuth M, Hannan P et al. Predicting energy expenditure from accelerometry counts in adolescent girls. </w:t>
      </w:r>
      <w:r w:rsidRPr="004E4B93">
        <w:rPr>
          <w:i/>
        </w:rPr>
        <w:t>Med Sci Sports Exerc</w:t>
      </w:r>
      <w:r w:rsidRPr="004E4B93">
        <w:t>. 2005;37(1):155-61.</w:t>
      </w:r>
    </w:p>
    <w:p w:rsidR="004E4B93" w:rsidRPr="004E4B93" w:rsidRDefault="004E4B93" w:rsidP="004E4B93">
      <w:pPr>
        <w:pStyle w:val="EndNoteBibliography"/>
        <w:spacing w:after="0"/>
        <w:ind w:left="720" w:hanging="720"/>
      </w:pPr>
      <w:r w:rsidRPr="004E4B93">
        <w:t>110.</w:t>
      </w:r>
      <w:r w:rsidRPr="004E4B93">
        <w:tab/>
        <w:t>Schober RP. Validation of the slide board as an exercise modality [Dissertation]. Morgantown (WV): West Virginia University; 1996.</w:t>
      </w:r>
    </w:p>
    <w:p w:rsidR="004E4B93" w:rsidRPr="004E4B93" w:rsidRDefault="004E4B93" w:rsidP="004E4B93">
      <w:pPr>
        <w:pStyle w:val="EndNoteBibliography"/>
        <w:spacing w:after="0"/>
        <w:ind w:left="720" w:hanging="720"/>
      </w:pPr>
      <w:r w:rsidRPr="004E4B93">
        <w:t>111.</w:t>
      </w:r>
      <w:r w:rsidRPr="004E4B93">
        <w:tab/>
        <w:t xml:space="preserve">Schuna JM, Jr., Barreria TV, Hsia DS, Johnson WD, Tudor-Locke C. Youth energy expenditure during common free-living activities and treadmill walking. </w:t>
      </w:r>
      <w:r w:rsidRPr="004E4B93">
        <w:rPr>
          <w:i/>
        </w:rPr>
        <w:t>J Phys Act Health</w:t>
      </w:r>
      <w:r w:rsidRPr="004E4B93">
        <w:t>. 2016;13(6 Suppl 1):S29-34.</w:t>
      </w:r>
    </w:p>
    <w:p w:rsidR="004E4B93" w:rsidRPr="004E4B93" w:rsidRDefault="004E4B93" w:rsidP="004E4B93">
      <w:pPr>
        <w:pStyle w:val="EndNoteBibliography"/>
        <w:spacing w:after="0"/>
        <w:ind w:left="720" w:hanging="720"/>
      </w:pPr>
      <w:r w:rsidRPr="004E4B93">
        <w:t>112.</w:t>
      </w:r>
      <w:r w:rsidRPr="004E4B93">
        <w:tab/>
        <w:t>Siegmund LA. The effect of peer influence on the reinforcing value of physically interactive video games in children [Dissertation]. Kent (OH): Kent State University; 2012.</w:t>
      </w:r>
    </w:p>
    <w:p w:rsidR="004E4B93" w:rsidRPr="004E4B93" w:rsidRDefault="004E4B93" w:rsidP="004E4B93">
      <w:pPr>
        <w:pStyle w:val="EndNoteBibliography"/>
        <w:spacing w:after="0"/>
        <w:ind w:left="720" w:hanging="720"/>
      </w:pPr>
      <w:r w:rsidRPr="004E4B93">
        <w:t>113.</w:t>
      </w:r>
      <w:r w:rsidRPr="004E4B93">
        <w:tab/>
        <w:t xml:space="preserve">Smallwood SR, Morris MM, Fallows SJ, Buckley JP. Physiologic responses and energy expenditure of kinect active video game play in schoolchildren. </w:t>
      </w:r>
      <w:r w:rsidRPr="004E4B93">
        <w:rPr>
          <w:i/>
        </w:rPr>
        <w:t>Arch Pediatr Adolesc Med</w:t>
      </w:r>
      <w:r w:rsidRPr="004E4B93">
        <w:t>. 2012;166(11):1005-9.</w:t>
      </w:r>
    </w:p>
    <w:p w:rsidR="004E4B93" w:rsidRPr="004E4B93" w:rsidRDefault="004E4B93" w:rsidP="004E4B93">
      <w:pPr>
        <w:pStyle w:val="EndNoteBibliography"/>
        <w:spacing w:after="0"/>
        <w:ind w:left="720" w:hanging="720"/>
      </w:pPr>
      <w:r w:rsidRPr="004E4B93">
        <w:t>114.</w:t>
      </w:r>
      <w:r w:rsidRPr="004E4B93">
        <w:tab/>
        <w:t xml:space="preserve">Spadano JL, Must A, Bandini LG, Dallal GE, Dietz WH. Energy cost of physical activities in 12-y-old girls: MET values and the influence of body weight. </w:t>
      </w:r>
      <w:r w:rsidRPr="004E4B93">
        <w:rPr>
          <w:i/>
        </w:rPr>
        <w:t>Int J Obes Relat Metab Disord</w:t>
      </w:r>
      <w:r w:rsidRPr="004E4B93">
        <w:t>. 2003;27(12):1528-33.</w:t>
      </w:r>
    </w:p>
    <w:p w:rsidR="004E4B93" w:rsidRPr="004E4B93" w:rsidRDefault="004E4B93" w:rsidP="004E4B93">
      <w:pPr>
        <w:pStyle w:val="EndNoteBibliography"/>
        <w:spacing w:after="0"/>
        <w:ind w:left="720" w:hanging="720"/>
      </w:pPr>
      <w:r w:rsidRPr="004E4B93">
        <w:t>115.</w:t>
      </w:r>
      <w:r w:rsidRPr="004E4B93">
        <w:tab/>
        <w:t xml:space="preserve">Sprynarova S, Parizkova J, Bunc V. Relationships between body dimensions and resting and working oxygen consumption in boys aged 11 to 18 years. </w:t>
      </w:r>
      <w:r w:rsidRPr="004E4B93">
        <w:rPr>
          <w:i/>
        </w:rPr>
        <w:t>Eur J Appl Physiol Occup Physiol</w:t>
      </w:r>
      <w:r w:rsidRPr="004E4B93">
        <w:t>. 1987;56(6):725-36.</w:t>
      </w:r>
    </w:p>
    <w:p w:rsidR="004E4B93" w:rsidRPr="004E4B93" w:rsidRDefault="004E4B93" w:rsidP="004E4B93">
      <w:pPr>
        <w:pStyle w:val="EndNoteBibliography"/>
        <w:spacing w:after="0"/>
        <w:ind w:left="720" w:hanging="720"/>
      </w:pPr>
      <w:r w:rsidRPr="004E4B93">
        <w:t>116.</w:t>
      </w:r>
      <w:r w:rsidRPr="004E4B93">
        <w:tab/>
        <w:t xml:space="preserve">Sprynarova S, Reisenauer R. Participation of changes in pulmonary ventilation and utilization of oxygen from inspired air in the increase in oxygen consumption during physical exertion measured repeatedly in boys. </w:t>
      </w:r>
      <w:r w:rsidRPr="004E4B93">
        <w:rPr>
          <w:i/>
        </w:rPr>
        <w:t>Physiol Bohemoslov</w:t>
      </w:r>
      <w:r w:rsidRPr="004E4B93">
        <w:t>. 1965;14:96-106.</w:t>
      </w:r>
    </w:p>
    <w:p w:rsidR="004E4B93" w:rsidRPr="004E4B93" w:rsidRDefault="004E4B93" w:rsidP="004E4B93">
      <w:pPr>
        <w:pStyle w:val="EndNoteBibliography"/>
        <w:spacing w:after="0"/>
        <w:ind w:left="720" w:hanging="720"/>
      </w:pPr>
      <w:r w:rsidRPr="004E4B93">
        <w:t>117.</w:t>
      </w:r>
      <w:r w:rsidRPr="004E4B93">
        <w:tab/>
        <w:t xml:space="preserve">Straker L, Abbott R. Effect of screen-based media on energy expenditure and heart rate in 9- to 12-year-old children. </w:t>
      </w:r>
      <w:r w:rsidRPr="004E4B93">
        <w:rPr>
          <w:i/>
        </w:rPr>
        <w:t>Pediatr Exerc Sci</w:t>
      </w:r>
      <w:r w:rsidRPr="004E4B93">
        <w:t>. 2007;19(4):459-71.</w:t>
      </w:r>
    </w:p>
    <w:p w:rsidR="004E4B93" w:rsidRPr="004E4B93" w:rsidRDefault="004E4B93" w:rsidP="004E4B93">
      <w:pPr>
        <w:pStyle w:val="EndNoteBibliography"/>
        <w:spacing w:after="0"/>
        <w:ind w:left="720" w:hanging="720"/>
      </w:pPr>
      <w:r w:rsidRPr="004E4B93">
        <w:t>118.</w:t>
      </w:r>
      <w:r w:rsidRPr="004E4B93">
        <w:tab/>
        <w:t>Stroud LC. Metabolic responses to traditional and accelerometer-controlled video games in adults and children [Thesis]. Clear Lake (TX): University of Houston-Clear Lake; 2008.</w:t>
      </w:r>
    </w:p>
    <w:p w:rsidR="004E4B93" w:rsidRPr="004E4B93" w:rsidRDefault="004E4B93" w:rsidP="004E4B93">
      <w:pPr>
        <w:pStyle w:val="EndNoteBibliography"/>
        <w:spacing w:after="0"/>
        <w:ind w:left="720" w:hanging="720"/>
      </w:pPr>
      <w:r w:rsidRPr="004E4B93">
        <w:t>119.</w:t>
      </w:r>
      <w:r w:rsidRPr="004E4B93">
        <w:tab/>
        <w:t xml:space="preserve">Tan B, Aziz AR, Chua K, Teh KC. Aerobic demands of the dance simulation game. </w:t>
      </w:r>
      <w:r w:rsidRPr="004E4B93">
        <w:rPr>
          <w:i/>
        </w:rPr>
        <w:t>Int J Sports Med</w:t>
      </w:r>
      <w:r w:rsidRPr="004E4B93">
        <w:t>. 2002;23(2):125-9.</w:t>
      </w:r>
    </w:p>
    <w:p w:rsidR="004E4B93" w:rsidRPr="004E4B93" w:rsidRDefault="004E4B93" w:rsidP="004E4B93">
      <w:pPr>
        <w:pStyle w:val="EndNoteBibliography"/>
        <w:spacing w:after="0"/>
        <w:ind w:left="720" w:hanging="720"/>
      </w:pPr>
      <w:r w:rsidRPr="004E4B93">
        <w:t>120.</w:t>
      </w:r>
      <w:r w:rsidRPr="004E4B93">
        <w:tab/>
        <w:t xml:space="preserve">Taylor CM, Lamb MW, et al. The energy expenditure for quiet play and cycling of boys 7 to 14 years of age. </w:t>
      </w:r>
      <w:r w:rsidRPr="004E4B93">
        <w:rPr>
          <w:i/>
        </w:rPr>
        <w:t>J Nutr</w:t>
      </w:r>
      <w:r w:rsidRPr="004E4B93">
        <w:t>. 1948;35(4):511-21.</w:t>
      </w:r>
    </w:p>
    <w:p w:rsidR="004E4B93" w:rsidRPr="004E4B93" w:rsidRDefault="004E4B93" w:rsidP="004E4B93">
      <w:pPr>
        <w:pStyle w:val="EndNoteBibliography"/>
        <w:spacing w:after="0"/>
        <w:ind w:left="720" w:hanging="720"/>
      </w:pPr>
      <w:r w:rsidRPr="004E4B93">
        <w:t>121.</w:t>
      </w:r>
      <w:r w:rsidRPr="004E4B93">
        <w:tab/>
        <w:t xml:space="preserve">Taylor CM, Pye OF, Caldwell AB. The energy expenditure of 9- to 11-year old boys and girls, standing drawing and dressing and undressing. </w:t>
      </w:r>
      <w:r w:rsidRPr="004E4B93">
        <w:rPr>
          <w:i/>
        </w:rPr>
        <w:t>J Nutr</w:t>
      </w:r>
      <w:r w:rsidRPr="004E4B93">
        <w:t>. 1948;36(1):123-31.</w:t>
      </w:r>
    </w:p>
    <w:p w:rsidR="004E4B93" w:rsidRPr="004E4B93" w:rsidRDefault="004E4B93" w:rsidP="004E4B93">
      <w:pPr>
        <w:pStyle w:val="EndNoteBibliography"/>
        <w:spacing w:after="0"/>
        <w:ind w:left="720" w:hanging="720"/>
      </w:pPr>
      <w:r w:rsidRPr="004E4B93">
        <w:t>122.</w:t>
      </w:r>
      <w:r w:rsidRPr="004E4B93">
        <w:tab/>
        <w:t xml:space="preserve">Taylor CM, Pye OF, et al. The energy expenditure of boys and girls 9 to 11 years of age, sitting listening to the radio, sitting singing, and standing singing. </w:t>
      </w:r>
      <w:r w:rsidRPr="004E4B93">
        <w:rPr>
          <w:i/>
        </w:rPr>
        <w:t>J Nutr</w:t>
      </w:r>
      <w:r w:rsidRPr="004E4B93">
        <w:t>. 1949;38(1):1-10.</w:t>
      </w:r>
    </w:p>
    <w:p w:rsidR="004E4B93" w:rsidRPr="004E4B93" w:rsidRDefault="004E4B93" w:rsidP="004E4B93">
      <w:pPr>
        <w:pStyle w:val="EndNoteBibliography"/>
        <w:spacing w:after="0"/>
        <w:ind w:left="720" w:hanging="720"/>
      </w:pPr>
      <w:r w:rsidRPr="004E4B93">
        <w:t>123.</w:t>
      </w:r>
      <w:r w:rsidRPr="004E4B93">
        <w:tab/>
        <w:t xml:space="preserve">Taylor CM, Pye OF, Schafer M, Wing S. The energy expenditure of boys and girls 9 to 11 years of age (1) washing and wiping dishes, (2) boys engaged in carpentry, and (3) girls sewing. </w:t>
      </w:r>
      <w:r w:rsidRPr="004E4B93">
        <w:rPr>
          <w:i/>
        </w:rPr>
        <w:t>J Nutr</w:t>
      </w:r>
      <w:r w:rsidRPr="004E4B93">
        <w:t>. 1951;44(2):295-303.</w:t>
      </w:r>
    </w:p>
    <w:p w:rsidR="004E4B93" w:rsidRPr="004E4B93" w:rsidRDefault="004E4B93" w:rsidP="004E4B93">
      <w:pPr>
        <w:pStyle w:val="EndNoteBibliography"/>
        <w:spacing w:after="0"/>
        <w:ind w:left="720" w:hanging="720"/>
      </w:pPr>
      <w:r w:rsidRPr="004E4B93">
        <w:lastRenderedPageBreak/>
        <w:t>124.</w:t>
      </w:r>
      <w:r w:rsidRPr="004E4B93">
        <w:tab/>
        <w:t xml:space="preserve">Thompson EM, Bal ME, Mc IE, Mac LG, Taylor CM. The energy expenditure for quiet play and cycling of girls 6 to 14 years of age. </w:t>
      </w:r>
      <w:r w:rsidRPr="004E4B93">
        <w:rPr>
          <w:i/>
        </w:rPr>
        <w:t>J Nutr</w:t>
      </w:r>
      <w:r w:rsidRPr="004E4B93">
        <w:t>. 1951;44(2):275-80.</w:t>
      </w:r>
    </w:p>
    <w:p w:rsidR="004E4B93" w:rsidRPr="004E4B93" w:rsidRDefault="004E4B93" w:rsidP="004E4B93">
      <w:pPr>
        <w:pStyle w:val="EndNoteBibliography"/>
        <w:spacing w:after="0"/>
        <w:ind w:left="720" w:hanging="720"/>
      </w:pPr>
      <w:r w:rsidRPr="004E4B93">
        <w:t>125.</w:t>
      </w:r>
      <w:r w:rsidRPr="004E4B93">
        <w:tab/>
        <w:t xml:space="preserve">Thorstensson A. Effects of moderate external loading on the aerobic demand of submaximal running in men and 10 year-old boys. </w:t>
      </w:r>
      <w:r w:rsidRPr="004E4B93">
        <w:rPr>
          <w:i/>
        </w:rPr>
        <w:t>Eur J Appl Physiol Occup Physiol</w:t>
      </w:r>
      <w:r w:rsidRPr="004E4B93">
        <w:t>. 1986;55(6):569-74.</w:t>
      </w:r>
    </w:p>
    <w:p w:rsidR="004E4B93" w:rsidRPr="004E4B93" w:rsidRDefault="004E4B93" w:rsidP="004E4B93">
      <w:pPr>
        <w:pStyle w:val="EndNoteBibliography"/>
        <w:spacing w:after="0"/>
        <w:ind w:left="720" w:hanging="720"/>
      </w:pPr>
      <w:r w:rsidRPr="004E4B93">
        <w:t>126.</w:t>
      </w:r>
      <w:r w:rsidRPr="004E4B93">
        <w:tab/>
        <w:t xml:space="preserve">Treuth MS, Butte NF, Wong WW. Effects of familial predisposition to obesity on energy expenditure in multiethnic prepubertal girls. </w:t>
      </w:r>
      <w:r w:rsidRPr="004E4B93">
        <w:rPr>
          <w:i/>
        </w:rPr>
        <w:t>Am J Clin Nutr</w:t>
      </w:r>
      <w:r w:rsidRPr="004E4B93">
        <w:t>. 2000;71(4):893-900.</w:t>
      </w:r>
    </w:p>
    <w:p w:rsidR="004E4B93" w:rsidRPr="004E4B93" w:rsidRDefault="004E4B93" w:rsidP="004E4B93">
      <w:pPr>
        <w:pStyle w:val="EndNoteBibliography"/>
        <w:spacing w:after="0"/>
        <w:ind w:left="720" w:hanging="720"/>
      </w:pPr>
      <w:r w:rsidRPr="004E4B93">
        <w:t>127.</w:t>
      </w:r>
      <w:r w:rsidRPr="004E4B93">
        <w:tab/>
        <w:t xml:space="preserve">Treuth MS, Schmitz K, Catellier DJ et al. Defining accelerometer thresholds for activity intensities in adolescent girls. </w:t>
      </w:r>
      <w:r w:rsidRPr="004E4B93">
        <w:rPr>
          <w:i/>
        </w:rPr>
        <w:t>Med Sci Sports Exerc</w:t>
      </w:r>
      <w:r w:rsidRPr="004E4B93">
        <w:t>. 2004;36(7):1259-66.</w:t>
      </w:r>
    </w:p>
    <w:p w:rsidR="004E4B93" w:rsidRPr="004E4B93" w:rsidRDefault="004E4B93" w:rsidP="004E4B93">
      <w:pPr>
        <w:pStyle w:val="EndNoteBibliography"/>
        <w:spacing w:after="0"/>
        <w:ind w:left="720" w:hanging="720"/>
      </w:pPr>
      <w:r w:rsidRPr="004E4B93">
        <w:t>128.</w:t>
      </w:r>
      <w:r w:rsidRPr="004E4B93">
        <w:tab/>
        <w:t xml:space="preserve">Trost SG, Loprinzi PD, Moore R, Pfeiffer KA. Comparison of accelerometer cut points for predicting activity intensity in youth. </w:t>
      </w:r>
      <w:r w:rsidRPr="004E4B93">
        <w:rPr>
          <w:i/>
        </w:rPr>
        <w:t>Med Sci Sports Exerc</w:t>
      </w:r>
      <w:r w:rsidRPr="004E4B93">
        <w:t>. 2011;43(7):1360-8.</w:t>
      </w:r>
    </w:p>
    <w:p w:rsidR="004E4B93" w:rsidRPr="004E4B93" w:rsidRDefault="004E4B93" w:rsidP="004E4B93">
      <w:pPr>
        <w:pStyle w:val="EndNoteBibliography"/>
        <w:spacing w:after="0"/>
        <w:ind w:left="720" w:hanging="720"/>
      </w:pPr>
      <w:r w:rsidRPr="004E4B93">
        <w:t>129.</w:t>
      </w:r>
      <w:r w:rsidRPr="004E4B93">
        <w:tab/>
        <w:t xml:space="preserve">Trost SG, Ward DS, Moorehead SM, Watson PD, Riner W, Burke JR. Validity of the computer science and applications (CSA) activity monitor in children. </w:t>
      </w:r>
      <w:r w:rsidRPr="004E4B93">
        <w:rPr>
          <w:i/>
        </w:rPr>
        <w:t>Med Sci Sports Exerc</w:t>
      </w:r>
      <w:r w:rsidRPr="004E4B93">
        <w:t>. 1998;30(4):629-33.</w:t>
      </w:r>
    </w:p>
    <w:p w:rsidR="004E4B93" w:rsidRPr="004E4B93" w:rsidRDefault="004E4B93" w:rsidP="004E4B93">
      <w:pPr>
        <w:pStyle w:val="EndNoteBibliography"/>
        <w:spacing w:after="0"/>
        <w:ind w:left="720" w:hanging="720"/>
      </w:pPr>
      <w:r w:rsidRPr="004E4B93">
        <w:t>130.</w:t>
      </w:r>
      <w:r w:rsidRPr="004E4B93">
        <w:tab/>
        <w:t xml:space="preserve">Troutman SR, Allor KM, Hartmann DC, Pivarnik JM. MINI-LOGGER--reliability and validity for estimating energy expenditure and heart rate in adolescents. </w:t>
      </w:r>
      <w:r w:rsidRPr="004E4B93">
        <w:rPr>
          <w:i/>
        </w:rPr>
        <w:t>Res Q Exerc Sport</w:t>
      </w:r>
      <w:r w:rsidRPr="004E4B93">
        <w:t>. 1999;70(1):70-4.</w:t>
      </w:r>
    </w:p>
    <w:p w:rsidR="004E4B93" w:rsidRPr="004E4B93" w:rsidRDefault="004E4B93" w:rsidP="004E4B93">
      <w:pPr>
        <w:pStyle w:val="EndNoteBibliography"/>
        <w:spacing w:after="0"/>
        <w:ind w:left="720" w:hanging="720"/>
      </w:pPr>
      <w:r w:rsidRPr="004E4B93">
        <w:t>131.</w:t>
      </w:r>
      <w:r w:rsidRPr="004E4B93">
        <w:tab/>
        <w:t xml:space="preserve">Tseh W, Caputo JL, Craig IS, Keefer DJ, Martin PE, Morgan DW. Metabolic accommodation of young children to treadmill walking. </w:t>
      </w:r>
      <w:r w:rsidRPr="004E4B93">
        <w:rPr>
          <w:i/>
        </w:rPr>
        <w:t>Gait Posture</w:t>
      </w:r>
      <w:r w:rsidRPr="004E4B93">
        <w:t>. 2000;12(2):139-42.</w:t>
      </w:r>
    </w:p>
    <w:p w:rsidR="004E4B93" w:rsidRPr="004E4B93" w:rsidRDefault="004E4B93" w:rsidP="004E4B93">
      <w:pPr>
        <w:pStyle w:val="EndNoteBibliography"/>
        <w:spacing w:after="0"/>
        <w:ind w:left="720" w:hanging="720"/>
      </w:pPr>
      <w:r w:rsidRPr="004E4B93">
        <w:t>132.</w:t>
      </w:r>
      <w:r w:rsidRPr="004E4B93">
        <w:tab/>
        <w:t xml:space="preserve">Unnithan VB, Houser W, Fernhall B. Evaluation of the energy cost of playing a dance simulation video game in overweight and non-overweight children and adolescents. </w:t>
      </w:r>
      <w:r w:rsidRPr="004E4B93">
        <w:rPr>
          <w:i/>
        </w:rPr>
        <w:t>Int J Sports Med</w:t>
      </w:r>
      <w:r w:rsidRPr="004E4B93">
        <w:t>. 2006;27(10):804-9.</w:t>
      </w:r>
    </w:p>
    <w:p w:rsidR="004E4B93" w:rsidRPr="004E4B93" w:rsidRDefault="004E4B93" w:rsidP="004E4B93">
      <w:pPr>
        <w:pStyle w:val="EndNoteBibliography"/>
        <w:spacing w:after="0"/>
        <w:ind w:left="720" w:hanging="720"/>
      </w:pPr>
      <w:r w:rsidRPr="004E4B93">
        <w:t>133.</w:t>
      </w:r>
      <w:r w:rsidRPr="004E4B93">
        <w:tab/>
        <w:t xml:space="preserve">Unnithan VB, Murray LA, Timmons JA, Buchanan D, Paton JY. Reproducibility of cardiorespiratory measurements during submaximal and maximal running in children. </w:t>
      </w:r>
      <w:r w:rsidRPr="004E4B93">
        <w:rPr>
          <w:i/>
        </w:rPr>
        <w:t>Br J Sports Med</w:t>
      </w:r>
      <w:r w:rsidRPr="004E4B93">
        <w:t>. 1995;29(1):66-71.</w:t>
      </w:r>
    </w:p>
    <w:p w:rsidR="004E4B93" w:rsidRPr="004E4B93" w:rsidRDefault="004E4B93" w:rsidP="004E4B93">
      <w:pPr>
        <w:pStyle w:val="EndNoteBibliography"/>
        <w:spacing w:after="0"/>
        <w:ind w:left="720" w:hanging="720"/>
      </w:pPr>
      <w:r w:rsidRPr="004E4B93">
        <w:t>134.</w:t>
      </w:r>
      <w:r w:rsidRPr="004E4B93">
        <w:tab/>
        <w:t xml:space="preserve">Unnithan VB, Wilson J, Buchanan D, Timmons JA, Paton JY. Validation of the sensormedics (S2900Z) metabolic cart for pediatric exercise testing. </w:t>
      </w:r>
      <w:r w:rsidRPr="004E4B93">
        <w:rPr>
          <w:i/>
        </w:rPr>
        <w:t>Can J Appl Physiol</w:t>
      </w:r>
      <w:r w:rsidRPr="004E4B93">
        <w:t>. 1994;19(4):472-9.</w:t>
      </w:r>
    </w:p>
    <w:p w:rsidR="004E4B93" w:rsidRPr="004E4B93" w:rsidRDefault="004E4B93" w:rsidP="004E4B93">
      <w:pPr>
        <w:pStyle w:val="EndNoteBibliography"/>
        <w:spacing w:after="0"/>
        <w:ind w:left="720" w:hanging="720"/>
      </w:pPr>
      <w:r w:rsidRPr="004E4B93">
        <w:t>135.</w:t>
      </w:r>
      <w:r w:rsidRPr="004E4B93">
        <w:tab/>
        <w:t xml:space="preserve">van Loo CM, Okely AD, Batterham M et al. Predictive Validity of a Thigh-Worn Accelerometer METs Algorithm in 5- to 12-Year-old Children. </w:t>
      </w:r>
      <w:r w:rsidRPr="004E4B93">
        <w:rPr>
          <w:i/>
        </w:rPr>
        <w:t>J Phys Act Health</w:t>
      </w:r>
      <w:r w:rsidRPr="004E4B93">
        <w:t>. 2016;13(6 Suppl 1):S78-83.</w:t>
      </w:r>
    </w:p>
    <w:p w:rsidR="004E4B93" w:rsidRPr="004E4B93" w:rsidRDefault="004E4B93" w:rsidP="004E4B93">
      <w:pPr>
        <w:pStyle w:val="EndNoteBibliography"/>
        <w:spacing w:after="0"/>
        <w:ind w:left="720" w:hanging="720"/>
      </w:pPr>
      <w:r w:rsidRPr="004E4B93">
        <w:t>136.</w:t>
      </w:r>
      <w:r w:rsidRPr="004E4B93">
        <w:tab/>
        <w:t xml:space="preserve">Vanhelst J, Beghin L, Turck D, Gottrand F. New validated thresholds for various intensities of physical activity in adolescents using the Actigraph accelerometer. </w:t>
      </w:r>
      <w:r w:rsidRPr="004E4B93">
        <w:rPr>
          <w:i/>
        </w:rPr>
        <w:t>Int J Rehabil Res</w:t>
      </w:r>
      <w:r w:rsidRPr="004E4B93">
        <w:t>. 2011;34(2):175-7.</w:t>
      </w:r>
    </w:p>
    <w:p w:rsidR="004E4B93" w:rsidRPr="004E4B93" w:rsidRDefault="004E4B93" w:rsidP="004E4B93">
      <w:pPr>
        <w:pStyle w:val="EndNoteBibliography"/>
        <w:ind w:left="720" w:hanging="720"/>
      </w:pPr>
      <w:r w:rsidRPr="004E4B93">
        <w:t>137.</w:t>
      </w:r>
      <w:r w:rsidRPr="004E4B93">
        <w:tab/>
        <w:t xml:space="preserve">White K, Schofield G, Kilding AE. Energy expended by boys playing active video games. </w:t>
      </w:r>
      <w:r w:rsidRPr="004E4B93">
        <w:rPr>
          <w:i/>
        </w:rPr>
        <w:t>J Sci Med Sport</w:t>
      </w:r>
      <w:r w:rsidRPr="004E4B93">
        <w:t>. 2011;14(2):130-4.</w:t>
      </w:r>
    </w:p>
    <w:p w:rsidR="009C2417" w:rsidRDefault="009C2417">
      <w:r>
        <w:fldChar w:fldCharType="end"/>
      </w:r>
    </w:p>
    <w:sectPr w:rsidR="009C2417" w:rsidSect="00D0177A">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443B" w:rsidRDefault="0035443B" w:rsidP="008B5D54">
      <w:pPr>
        <w:spacing w:after="0" w:line="240" w:lineRule="auto"/>
      </w:pPr>
      <w:r>
        <w:separator/>
      </w:r>
    </w:p>
  </w:endnote>
  <w:endnote w:type="continuationSeparator" w:id="0">
    <w:p w:rsidR="0035443B" w:rsidRDefault="0035443B"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443B" w:rsidRDefault="0035443B" w:rsidP="008B5D54">
      <w:pPr>
        <w:spacing w:after="0" w:line="240" w:lineRule="auto"/>
      </w:pPr>
      <w:r>
        <w:separator/>
      </w:r>
    </w:p>
  </w:footnote>
  <w:footnote w:type="continuationSeparator" w:id="0">
    <w:p w:rsidR="0035443B" w:rsidRDefault="0035443B"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43B" w:rsidRDefault="0035443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 Cop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aw5s0xtxpr5devf9kxawaepxv0xpd9wpew&quot;&gt;TRY3&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1&lt;/item&gt;&lt;item&gt;133&lt;/item&gt;&lt;item&gt;135&lt;/item&gt;&lt;item&gt;137&lt;/item&gt;&lt;item&gt;138&lt;/item&gt;&lt;item&gt;139&lt;/item&gt;&lt;item&gt;140&lt;/item&gt;&lt;item&gt;143&lt;/item&gt;&lt;item&gt;144&lt;/item&gt;&lt;item&gt;146&lt;/item&gt;&lt;/record-ids&gt;&lt;/item&gt;&lt;/Libraries&gt;"/>
  </w:docVars>
  <w:rsids>
    <w:rsidRoot w:val="009C2417"/>
    <w:rsid w:val="00043FDF"/>
    <w:rsid w:val="000707A9"/>
    <w:rsid w:val="00077E33"/>
    <w:rsid w:val="000B0713"/>
    <w:rsid w:val="000D1C28"/>
    <w:rsid w:val="000F264C"/>
    <w:rsid w:val="00106F18"/>
    <w:rsid w:val="00126FDD"/>
    <w:rsid w:val="001334F0"/>
    <w:rsid w:val="0013375A"/>
    <w:rsid w:val="00170F35"/>
    <w:rsid w:val="001763CE"/>
    <w:rsid w:val="00194115"/>
    <w:rsid w:val="001D2563"/>
    <w:rsid w:val="001E0587"/>
    <w:rsid w:val="001F0D60"/>
    <w:rsid w:val="00204D74"/>
    <w:rsid w:val="0023186E"/>
    <w:rsid w:val="002A2355"/>
    <w:rsid w:val="002D1C6A"/>
    <w:rsid w:val="0030245B"/>
    <w:rsid w:val="0031233B"/>
    <w:rsid w:val="003413F2"/>
    <w:rsid w:val="0035443B"/>
    <w:rsid w:val="00360419"/>
    <w:rsid w:val="00395BC1"/>
    <w:rsid w:val="003C6F30"/>
    <w:rsid w:val="003E674E"/>
    <w:rsid w:val="003F0BD5"/>
    <w:rsid w:val="00410496"/>
    <w:rsid w:val="00444526"/>
    <w:rsid w:val="004652DA"/>
    <w:rsid w:val="004951DA"/>
    <w:rsid w:val="004A1A4F"/>
    <w:rsid w:val="004B4C7D"/>
    <w:rsid w:val="004D0CD2"/>
    <w:rsid w:val="004E4B93"/>
    <w:rsid w:val="005237B9"/>
    <w:rsid w:val="005D36D7"/>
    <w:rsid w:val="006573A6"/>
    <w:rsid w:val="00657A7B"/>
    <w:rsid w:val="00695192"/>
    <w:rsid w:val="006A3DA1"/>
    <w:rsid w:val="006C6578"/>
    <w:rsid w:val="007157A1"/>
    <w:rsid w:val="007513D4"/>
    <w:rsid w:val="0076025D"/>
    <w:rsid w:val="00796B34"/>
    <w:rsid w:val="007B36BC"/>
    <w:rsid w:val="007B6C9C"/>
    <w:rsid w:val="007C1615"/>
    <w:rsid w:val="007E34D7"/>
    <w:rsid w:val="007F23FD"/>
    <w:rsid w:val="0080081E"/>
    <w:rsid w:val="00825F78"/>
    <w:rsid w:val="008A2B86"/>
    <w:rsid w:val="008B233A"/>
    <w:rsid w:val="008B5D54"/>
    <w:rsid w:val="00946060"/>
    <w:rsid w:val="00971B27"/>
    <w:rsid w:val="009931C5"/>
    <w:rsid w:val="009C2417"/>
    <w:rsid w:val="00A14777"/>
    <w:rsid w:val="00A25550"/>
    <w:rsid w:val="00A32495"/>
    <w:rsid w:val="00AA03CF"/>
    <w:rsid w:val="00AB1F05"/>
    <w:rsid w:val="00AB3EAC"/>
    <w:rsid w:val="00AD40B5"/>
    <w:rsid w:val="00B06C87"/>
    <w:rsid w:val="00B172E0"/>
    <w:rsid w:val="00B55735"/>
    <w:rsid w:val="00B608AC"/>
    <w:rsid w:val="00BB6C30"/>
    <w:rsid w:val="00C06149"/>
    <w:rsid w:val="00C356D4"/>
    <w:rsid w:val="00C46269"/>
    <w:rsid w:val="00C60E6A"/>
    <w:rsid w:val="00C847AA"/>
    <w:rsid w:val="00CA4C6E"/>
    <w:rsid w:val="00D0177A"/>
    <w:rsid w:val="00D17E37"/>
    <w:rsid w:val="00D83DF0"/>
    <w:rsid w:val="00D96698"/>
    <w:rsid w:val="00D96712"/>
    <w:rsid w:val="00DA53A0"/>
    <w:rsid w:val="00DB3EFB"/>
    <w:rsid w:val="00DC57CC"/>
    <w:rsid w:val="00DC6D07"/>
    <w:rsid w:val="00DE236B"/>
    <w:rsid w:val="00DE3E04"/>
    <w:rsid w:val="00DF7F87"/>
    <w:rsid w:val="00E14D69"/>
    <w:rsid w:val="00E44A9E"/>
    <w:rsid w:val="00EE7969"/>
    <w:rsid w:val="00EF691A"/>
    <w:rsid w:val="00F12DAA"/>
    <w:rsid w:val="00F57A2F"/>
    <w:rsid w:val="00F57D6B"/>
    <w:rsid w:val="00F648E8"/>
    <w:rsid w:val="00F86CDF"/>
    <w:rsid w:val="00FA4909"/>
    <w:rsid w:val="00FA546F"/>
    <w:rsid w:val="00FA5ED1"/>
    <w:rsid w:val="00FE5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59C51273-8475-486E-A33B-D20855CB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EndNoteBibliographyTitle">
    <w:name w:val="EndNote Bibliography Title"/>
    <w:basedOn w:val="Normal"/>
    <w:link w:val="EndNoteBibliographyTitleChar"/>
    <w:rsid w:val="009C241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C2417"/>
    <w:rPr>
      <w:rFonts w:ascii="Times New Roman" w:hAnsi="Times New Roman" w:cs="Times New Roman"/>
      <w:noProof/>
    </w:rPr>
  </w:style>
  <w:style w:type="paragraph" w:customStyle="1" w:styleId="EndNoteBibliography">
    <w:name w:val="EndNote Bibliography"/>
    <w:basedOn w:val="Normal"/>
    <w:link w:val="EndNoteBibliographyChar"/>
    <w:rsid w:val="009C241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C2417"/>
    <w:rPr>
      <w:rFonts w:ascii="Times New Roman" w:hAnsi="Times New Roman" w:cs="Times New Roman"/>
      <w:noProof/>
    </w:rPr>
  </w:style>
  <w:style w:type="character" w:styleId="Hyperlink">
    <w:name w:val="Hyperlink"/>
    <w:basedOn w:val="DefaultParagraphFont"/>
    <w:uiPriority w:val="99"/>
    <w:unhideWhenUsed/>
    <w:rsid w:val="006A3DA1"/>
    <w:rPr>
      <w:color w:val="0000FF" w:themeColor="hyperlink"/>
      <w:u w:val="single"/>
    </w:rPr>
  </w:style>
  <w:style w:type="paragraph" w:styleId="BalloonText">
    <w:name w:val="Balloon Text"/>
    <w:basedOn w:val="Normal"/>
    <w:link w:val="BalloonTextChar"/>
    <w:uiPriority w:val="99"/>
    <w:semiHidden/>
    <w:unhideWhenUsed/>
    <w:rsid w:val="00C061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61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877351">
      <w:bodyDiv w:val="1"/>
      <w:marLeft w:val="0"/>
      <w:marRight w:val="0"/>
      <w:marTop w:val="0"/>
      <w:marBottom w:val="0"/>
      <w:divBdr>
        <w:top w:val="none" w:sz="0" w:space="0" w:color="auto"/>
        <w:left w:val="none" w:sz="0" w:space="0" w:color="auto"/>
        <w:bottom w:val="none" w:sz="0" w:space="0" w:color="auto"/>
        <w:right w:val="none" w:sz="0" w:space="0" w:color="auto"/>
      </w:divBdr>
    </w:div>
    <w:div w:id="2072579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8C74A-8A40-4AF7-B4C6-771F6BF44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1403</Words>
  <Characters>121999</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3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 Kathleen B. (CDC/ONDIEH/NCCDPHP)</dc:creator>
  <cp:keywords/>
  <dc:description/>
  <cp:lastModifiedBy>Watson, Kathleen B. (CDC/ONDIEH/NCCDPHP)</cp:lastModifiedBy>
  <cp:revision>2</cp:revision>
  <cp:lastPrinted>2017-06-27T14:38:00Z</cp:lastPrinted>
  <dcterms:created xsi:type="dcterms:W3CDTF">2017-06-27T15:43:00Z</dcterms:created>
  <dcterms:modified xsi:type="dcterms:W3CDTF">2017-06-27T15:43:00Z</dcterms:modified>
</cp:coreProperties>
</file>